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84B139D" w14:textId="489D1E21" w:rsidR="00780779" w:rsidRDefault="009917A9" w:rsidP="00C25E2C">
      <w:pPr>
        <w:pStyle w:val="Title"/>
      </w:pPr>
      <w:r>
        <w:softHyphen/>
      </w:r>
      <w:r>
        <w:softHyphen/>
      </w:r>
      <w:r w:rsidR="00F666C7">
        <w:t>Science Concierge</w:t>
      </w:r>
      <w:r w:rsidR="00466990">
        <w:t xml:space="preserve">: </w:t>
      </w:r>
      <w:r w:rsidR="00A134AC">
        <w:t xml:space="preserve">A </w:t>
      </w:r>
      <w:r w:rsidR="00355E51">
        <w:t xml:space="preserve">fast </w:t>
      </w:r>
      <w:r w:rsidR="00A134AC">
        <w:t>content-based r</w:t>
      </w:r>
      <w:r w:rsidR="009427F2">
        <w:t>ecommendation system for scientific publications</w:t>
      </w:r>
    </w:p>
    <w:p w14:paraId="04827467" w14:textId="56451ED8" w:rsidR="00780779" w:rsidRPr="007334BF" w:rsidRDefault="009427F2" w:rsidP="00C25E2C">
      <w:pPr>
        <w:jc w:val="center"/>
        <w:rPr>
          <w:vertAlign w:val="superscript"/>
        </w:rPr>
      </w:pPr>
      <w:r w:rsidRPr="00C25E2C">
        <w:t>Titipat Achakulvisut</w:t>
      </w:r>
      <w:r w:rsidR="006A5D31">
        <w:rPr>
          <w:vertAlign w:val="superscript"/>
        </w:rPr>
        <w:t>1</w:t>
      </w:r>
      <w:proofErr w:type="gramStart"/>
      <w:r w:rsidR="006A5D31">
        <w:rPr>
          <w:vertAlign w:val="superscript"/>
        </w:rPr>
        <w:t>,*</w:t>
      </w:r>
      <w:proofErr w:type="gramEnd"/>
      <w:r w:rsidRPr="00C25E2C">
        <w:t>, Daniel E. Acuna</w:t>
      </w:r>
      <w:r w:rsidR="006A5D31">
        <w:rPr>
          <w:szCs w:val="24"/>
          <w:vertAlign w:val="superscript"/>
        </w:rPr>
        <w:t>1,2</w:t>
      </w:r>
      <w:r w:rsidR="000B6C15" w:rsidRPr="00C25E2C">
        <w:t xml:space="preserve"> </w:t>
      </w:r>
      <w:r w:rsidRPr="00C25E2C">
        <w:t xml:space="preserve">, </w:t>
      </w:r>
      <w:proofErr w:type="spellStart"/>
      <w:r w:rsidR="006A5D31">
        <w:t>Tulakan</w:t>
      </w:r>
      <w:proofErr w:type="spellEnd"/>
      <w:r w:rsidR="006A5D31">
        <w:t xml:space="preserve"> Ruangrong</w:t>
      </w:r>
      <w:r w:rsidR="006A5D31">
        <w:rPr>
          <w:vertAlign w:val="superscript"/>
        </w:rPr>
        <w:t>3</w:t>
      </w:r>
      <w:r w:rsidR="006A5D31">
        <w:t xml:space="preserve">, </w:t>
      </w:r>
      <w:proofErr w:type="spellStart"/>
      <w:r w:rsidRPr="00C25E2C">
        <w:t>Konrad</w:t>
      </w:r>
      <w:proofErr w:type="spellEnd"/>
      <w:r w:rsidRPr="00C25E2C">
        <w:t xml:space="preserve"> Kording</w:t>
      </w:r>
      <w:r w:rsidR="006A5D31">
        <w:rPr>
          <w:vertAlign w:val="superscript"/>
        </w:rPr>
        <w:t>1,2</w:t>
      </w:r>
    </w:p>
    <w:p w14:paraId="09F734AD" w14:textId="6F27E637" w:rsidR="00780779" w:rsidRDefault="006A5D31" w:rsidP="00C35C5D">
      <w:pPr>
        <w:jc w:val="center"/>
      </w:pPr>
      <w:r>
        <w:rPr>
          <w:vertAlign w:val="superscript"/>
        </w:rPr>
        <w:t>1</w:t>
      </w:r>
      <w:r w:rsidRPr="00C25E2C">
        <w:t>Northwestern University</w:t>
      </w:r>
      <w:r>
        <w:t xml:space="preserve">, </w:t>
      </w:r>
      <w:r>
        <w:rPr>
          <w:vertAlign w:val="superscript"/>
        </w:rPr>
        <w:t>2</w:t>
      </w:r>
      <w:r w:rsidR="009427F2" w:rsidRPr="00C25E2C">
        <w:t>Rehabilitation Institute of Chicago</w:t>
      </w:r>
      <w:r>
        <w:t xml:space="preserve">, </w:t>
      </w:r>
      <w:r>
        <w:rPr>
          <w:vertAlign w:val="superscript"/>
        </w:rPr>
        <w:t>3</w:t>
      </w:r>
      <w:r>
        <w:t>Mahido</w:t>
      </w:r>
      <w:r w:rsidR="008615D1">
        <w:t>l</w:t>
      </w:r>
      <w:r>
        <w:t xml:space="preserve"> University</w:t>
      </w:r>
      <w:r w:rsidR="009427F2" w:rsidRPr="00C25E2C">
        <w:t xml:space="preserve"> </w:t>
      </w:r>
    </w:p>
    <w:p w14:paraId="6BAC73D6" w14:textId="77777777" w:rsidR="00780779" w:rsidRDefault="009427F2">
      <w:pPr>
        <w:jc w:val="center"/>
      </w:pPr>
      <w:r>
        <w:rPr>
          <w:b/>
          <w:szCs w:val="24"/>
        </w:rPr>
        <w:t>Abstract</w:t>
      </w:r>
    </w:p>
    <w:p w14:paraId="3DD3E328" w14:textId="79D2FB5F" w:rsidR="002C63B2" w:rsidRDefault="0010391A" w:rsidP="005644A3">
      <w:r>
        <w:t xml:space="preserve">Finding relevant publications or presentations matters to scientists who have to cope with exponentially increasing numbers of published papers. Algorithms help with this task, analogous to the ones used for music, movie, or product recommendations. </w:t>
      </w:r>
      <w:r w:rsidR="009427F2">
        <w:t xml:space="preserve">However, </w:t>
      </w:r>
      <w:r>
        <w:t>we know little about the performance of</w:t>
      </w:r>
      <w:r w:rsidR="009427F2">
        <w:t xml:space="preserve"> these algorithms with scholarly material. Here, we develop a</w:t>
      </w:r>
      <w:r w:rsidR="006F24EB">
        <w:t>n</w:t>
      </w:r>
      <w:r>
        <w:t xml:space="preserve"> </w:t>
      </w:r>
      <w:r w:rsidR="006F24EB">
        <w:t xml:space="preserve">algorithm, and an </w:t>
      </w:r>
      <w:r w:rsidR="006F24EB" w:rsidRPr="006F24EB">
        <w:t>accompanying</w:t>
      </w:r>
      <w:r w:rsidR="006F24EB">
        <w:t xml:space="preserve"> </w:t>
      </w:r>
      <w:r w:rsidR="009427F2">
        <w:t>Python library</w:t>
      </w:r>
      <w:r w:rsidR="006F24EB">
        <w:t>,</w:t>
      </w:r>
      <w:r w:rsidR="009427F2">
        <w:t xml:space="preserve"> that implements a recommendation system based on the content of voted r</w:t>
      </w:r>
      <w:r w:rsidR="006F24EB">
        <w:t>elevant and irrelevant articles</w:t>
      </w:r>
      <w:r w:rsidR="009427F2">
        <w:t xml:space="preserve">. </w:t>
      </w:r>
      <w:r w:rsidR="006F24EB" w:rsidRPr="005A1709">
        <w:t xml:space="preserve">The algorithm has as </w:t>
      </w:r>
      <w:r w:rsidR="006F24EB" w:rsidRPr="0098688A">
        <w:t>design</w:t>
      </w:r>
      <w:r w:rsidR="006F24EB" w:rsidRPr="005A1709">
        <w:t xml:space="preserve"> principles the ability to rapidly adapt to new content, provide near-real time suggestions, and be open source</w:t>
      </w:r>
      <w:r w:rsidR="006F24EB">
        <w:t xml:space="preserve">. </w:t>
      </w:r>
      <w:r w:rsidR="009427F2">
        <w:t xml:space="preserve">We tested the library </w:t>
      </w:r>
      <w:r w:rsidR="00480C88">
        <w:t xml:space="preserve">on 15K posters from the Society of Neuroscience Conference 2015. We </w:t>
      </w:r>
      <w:r w:rsidR="00E673A1">
        <w:t xml:space="preserve">viewed human curated topics assignments as inducing a noisy similarity metric and optimized our algorithm to produce a similarity metric that maximally correlated with the human one. </w:t>
      </w:r>
      <w:r w:rsidR="00480C88">
        <w:t>We show that our alg</w:t>
      </w:r>
      <w:r w:rsidR="00254A4C">
        <w:t>orithm significantly outperformed</w:t>
      </w:r>
      <w:r w:rsidR="00480C88">
        <w:t xml:space="preserve"> suggestions based on keywords. </w:t>
      </w:r>
      <w:r w:rsidR="009427F2">
        <w:t xml:space="preserve"> The work presented here promises to make the exploration of scholarly material faster and more accurate.</w:t>
      </w:r>
    </w:p>
    <w:p w14:paraId="7FF128BE" w14:textId="69DDFFE4" w:rsidR="00780779" w:rsidRDefault="009427F2" w:rsidP="00C25E2C">
      <w:pPr>
        <w:pStyle w:val="Heading1"/>
      </w:pPr>
      <w:bookmarkStart w:id="0" w:name="h.9voolb6gnxng" w:colFirst="0" w:colLast="0"/>
      <w:bookmarkStart w:id="1" w:name="_Toc308191516"/>
      <w:bookmarkEnd w:id="0"/>
      <w:r>
        <w:t>Introduction</w:t>
      </w:r>
      <w:bookmarkEnd w:id="1"/>
    </w:p>
    <w:p w14:paraId="759B7B3B" w14:textId="19CC7226" w:rsidR="00780779" w:rsidRDefault="00E673A1" w:rsidP="005644A3">
      <w:r>
        <w:t>R</w:t>
      </w:r>
      <w:r w:rsidR="00186393">
        <w:t xml:space="preserve">ecommendation systems </w:t>
      </w:r>
      <w:r>
        <w:t>are</w:t>
      </w:r>
      <w:r w:rsidR="000A4F71">
        <w:t xml:space="preserve"> routinely used to suggest items based on </w:t>
      </w:r>
      <w:r w:rsidR="00F77A1D">
        <w:t>customers’</w:t>
      </w:r>
      <w:r w:rsidR="000F0206">
        <w:t xml:space="preserve"> </w:t>
      </w:r>
      <w:r w:rsidR="000A4F71">
        <w:t>past preferences</w:t>
      </w:r>
      <w:r w:rsidR="00186393">
        <w:t xml:space="preserve">. </w:t>
      </w:r>
      <w:r w:rsidR="000A4F71">
        <w:t xml:space="preserve">These systems </w:t>
      </w:r>
      <w:r w:rsidR="00186393">
        <w:t xml:space="preserve">have proven </w:t>
      </w:r>
      <w:r w:rsidR="009427F2">
        <w:t>useful for music, movie</w:t>
      </w:r>
      <w:r w:rsidR="00186393">
        <w:t>s</w:t>
      </w:r>
      <w:r w:rsidR="009427F2">
        <w:t>, news, and retail</w:t>
      </w:r>
      <w:r w:rsidR="00186393">
        <w:t xml:space="preserve"> in general </w:t>
      </w:r>
      <w:r w:rsidR="00186393">
        <w:fldChar w:fldCharType="begin"/>
      </w:r>
      <w:r w:rsidR="00F56A81">
        <w:instrText xml:space="preserve"> ADDIN EN.CITE &lt;EndNote&gt;&lt;Cite&gt;&lt;Author&gt;Manning&lt;/Author&gt;&lt;Year&gt;2008&lt;/Year&gt;&lt;RecNum&gt;1&lt;/RecNum&gt;&lt;DisplayText&gt;[1]&lt;/DisplayText&gt;&lt;record&gt;&lt;rec-number&gt;1&lt;/rec-number&gt;&lt;foreign-keys&gt;&lt;key app="EN" db-id="dzdffxrxf55zxveex2mpwpzh2zs9vfr050xd" timestamp="1440025432"&gt;1&lt;/key&gt;&lt;/foreign-keys&gt;&lt;ref-type name="Book"&gt;6&lt;/ref-type&gt;&lt;contributors&gt;&lt;authors&gt;&lt;author&gt;Manning, Christopher D.&lt;/author&gt;&lt;author&gt;Raghavan, Prabhakar&lt;/author&gt;&lt;author&gt;Schütze, Hinrich&lt;/author&gt;&lt;/authors&gt;&lt;/contributors&gt;&lt;titles&gt;&lt;title&gt;Introduction to information retrieval&lt;/title&gt;&lt;/titles&gt;&lt;pages&gt;xxi, 482 p.&lt;/pages&gt;&lt;keywords&gt;&lt;keyword&gt;Text processing (Computer science)&lt;/keyword&gt;&lt;keyword&gt;Information retrieval.&lt;/keyword&gt;&lt;keyword&gt;Document clustering.&lt;/keyword&gt;&lt;keyword&gt;Semantic Web.&lt;/keyword&gt;&lt;/keywords&gt;&lt;dates&gt;&lt;year&gt;2008&lt;/year&gt;&lt;/dates&gt;&lt;pub-location&gt;New York&lt;/pub-location&gt;&lt;publisher&gt;Cambridge University Press&lt;/publisher&gt;&lt;isbn&gt;9780521865715 (hardback)&amp;#xD;0521865719 (hardback)&lt;/isbn&gt;&lt;accession-num&gt;15134372&lt;/accession-num&gt;&lt;call-num&gt;QA76.9.T48 M26 2008&lt;/call-num&gt;&lt;urls&gt;&lt;related-urls&gt;&lt;url&gt;Contributor biographical information http://www.loc.gov/catdir/enhancements/fy0810/2008001257-b.html&lt;/url&gt;&lt;url&gt;Publisher description http://www.loc.gov/catdir/enhancements/fy0810/2008001257-d.html&lt;/url&gt;&lt;url&gt;Table of contents only http://www.loc.gov/catdir/enhancements/fy0810/2008001257-t.html&lt;/url&gt;&lt;url&gt;Companion web site http://www-csli.stanford.edu/~hinrich/information-retrieval-book.html&lt;/url&gt;&lt;/related-urls&gt;&lt;/urls&gt;&lt;/record&gt;&lt;/Cite&gt;&lt;/EndNote&gt;</w:instrText>
      </w:r>
      <w:r w:rsidR="00186393">
        <w:fldChar w:fldCharType="separate"/>
      </w:r>
      <w:r w:rsidR="00186393">
        <w:rPr>
          <w:noProof/>
        </w:rPr>
        <w:t>[1]</w:t>
      </w:r>
      <w:r w:rsidR="00186393">
        <w:fldChar w:fldCharType="end"/>
      </w:r>
      <w:r w:rsidR="00186393">
        <w:t>.</w:t>
      </w:r>
      <w:r w:rsidR="009427F2">
        <w:t xml:space="preserve"> </w:t>
      </w:r>
      <w:r w:rsidR="003B6224">
        <w:t>In contrast, t</w:t>
      </w:r>
      <w:r w:rsidR="000F0206">
        <w:t xml:space="preserve">o find new </w:t>
      </w:r>
      <w:r w:rsidR="009427F2">
        <w:t>scientific literature</w:t>
      </w:r>
      <w:r w:rsidR="000A4F71">
        <w:t xml:space="preserve">, </w:t>
      </w:r>
      <w:r w:rsidR="009427F2">
        <w:t>researchers rely mostly on author-provided keywords</w:t>
      </w:r>
      <w:r>
        <w:t>, titles, author names,</w:t>
      </w:r>
      <w:r w:rsidR="009427F2">
        <w:t xml:space="preserve"> and </w:t>
      </w:r>
      <w:r>
        <w:t>references</w:t>
      </w:r>
      <w:r w:rsidR="009427F2">
        <w:t xml:space="preserve">. </w:t>
      </w:r>
      <w:r w:rsidR="00CE56DA">
        <w:t xml:space="preserve">These procedures are likely to be biased </w:t>
      </w:r>
      <w:r w:rsidR="00BC2DAA">
        <w:fldChar w:fldCharType="begin"/>
      </w:r>
      <w:r w:rsidR="00F56A81">
        <w:instrText xml:space="preserve"> ADDIN EN.CITE &lt;EndNote&gt;&lt;Cite&gt;&lt;Author&gt;Chavalarias&lt;/Author&gt;&lt;Year&gt;2010&lt;/Year&gt;&lt;RecNum&gt;10&lt;/RecNum&gt;&lt;DisplayText&gt;[2]&lt;/DisplayText&gt;&lt;record&gt;&lt;rec-number&gt;10&lt;/rec-number&gt;&lt;foreign-keys&gt;&lt;key app="EN" db-id="dzdffxrxf55zxveex2mpwpzh2zs9vfr050xd" timestamp="1443557955"&gt;10&lt;/key&gt;&lt;/foreign-keys&gt;&lt;ref-type name="Journal Article"&gt;17&lt;/ref-type&gt;&lt;contributors&gt;&lt;authors&gt;&lt;author&gt;Chavalarias, D.&lt;/author&gt;&lt;author&gt;Ioannidis, J. P.&lt;/author&gt;&lt;/authors&gt;&lt;/contributors&gt;&lt;auth-address&gt;Centre de Recherche en Epistemologie Appliquee, Ecole Polytechnique-CNRS, 32 Boulevard Victor, Paris, France.&lt;/auth-address&gt;&lt;titles&gt;&lt;title&gt;Science mapping analysis characterizes 235 biases in biomedical research&lt;/title&gt;&lt;secondary-title&gt;J Clin Epidemiol&lt;/secondary-title&gt;&lt;/titles&gt;&lt;periodical&gt;&lt;full-title&gt;J Clin Epidemiol&lt;/full-title&gt;&lt;/periodical&gt;&lt;pages&gt;1205-15&lt;/pages&gt;&lt;volume&gt;63&lt;/volume&gt;&lt;number&gt;11&lt;/number&gt;&lt;keywords&gt;&lt;keyword&gt;Biomedical Research/methods/standards/*statistics &amp;amp; numerical data&lt;/keyword&gt;&lt;keyword&gt;Cluster Analysis&lt;/keyword&gt;&lt;keyword&gt;Data Mining/statistics &amp;amp; numerical data&lt;/keyword&gt;&lt;keyword&gt;Humans&lt;/keyword&gt;&lt;keyword&gt;PubMed/statistics &amp;amp; numerical data&lt;/keyword&gt;&lt;keyword&gt;Publication Bias/*statistics &amp;amp; numerical data&lt;/keyword&gt;&lt;keyword&gt;Selection Bias&lt;/keyword&gt;&lt;/keywords&gt;&lt;dates&gt;&lt;year&gt;2010&lt;/year&gt;&lt;pub-dates&gt;&lt;date&gt;Nov&lt;/date&gt;&lt;/pub-dates&gt;&lt;/dates&gt;&lt;isbn&gt;1878-5921 (Electronic)&amp;#xD;0895-4356 (Linking)&lt;/isbn&gt;&lt;accession-num&gt;20400265&lt;/accession-num&gt;&lt;urls&gt;&lt;related-urls&gt;&lt;url&gt;http://www.ncbi.nlm.nih.gov/pubmed/20400265&lt;/url&gt;&lt;/related-urls&gt;&lt;/urls&gt;&lt;electronic-resource-num&gt;10.1016/j.jclinepi.2009.12.011&lt;/electronic-resource-num&gt;&lt;/record&gt;&lt;/Cite&gt;&lt;/EndNote&gt;</w:instrText>
      </w:r>
      <w:r w:rsidR="00BC2DAA">
        <w:fldChar w:fldCharType="separate"/>
      </w:r>
      <w:r w:rsidR="00BC2DAA">
        <w:rPr>
          <w:noProof/>
        </w:rPr>
        <w:t>[2]</w:t>
      </w:r>
      <w:r w:rsidR="00BC2DAA">
        <w:fldChar w:fldCharType="end"/>
      </w:r>
      <w:r w:rsidR="00CE56DA">
        <w:t xml:space="preserve"> and also provide a rich get richer </w:t>
      </w:r>
      <w:r w:rsidR="003A57D0">
        <w:t>(or Matthew</w:t>
      </w:r>
      <w:r w:rsidR="008C6854">
        <w:t xml:space="preserve">) </w:t>
      </w:r>
      <w:r w:rsidR="00CE56DA">
        <w:t>effects</w:t>
      </w:r>
      <w:r w:rsidR="008C6854">
        <w:t xml:space="preserve"> </w:t>
      </w:r>
      <w:r w:rsidR="008C6854">
        <w:rPr>
          <w:szCs w:val="24"/>
        </w:rPr>
        <w:fldChar w:fldCharType="begin"/>
      </w:r>
      <w:r w:rsidR="008C6854">
        <w:rPr>
          <w:szCs w:val="24"/>
        </w:rPr>
        <w:instrText xml:space="preserve"> ADDIN EN.CITE &lt;EndNote&gt;&lt;Cite&gt;&lt;Author&gt;Petersen&lt;/Author&gt;&lt;Year&gt;2011&lt;/Year&gt;&lt;RecNum&gt;13&lt;/RecNum&gt;&lt;DisplayText&gt;[3]&lt;/DisplayText&gt;&lt;record&gt;&lt;rec-number&gt;13&lt;/rec-number&gt;&lt;foreign-keys&gt;&lt;key app="EN" db-id="0vrevtevet550fexzvy5frfps5a0tzt0tpz2" timestamp="1445282406"&gt;13&lt;/key&gt;&lt;/foreign-keys&gt;&lt;ref-type name="Journal Article"&gt;17&lt;/ref-type&gt;&lt;contributors&gt;&lt;authors&gt;&lt;author&gt;Petersen, A. M.&lt;/author&gt;&lt;author&gt;Jung, W. S.&lt;/author&gt;&lt;author&gt;Yang, J. S.&lt;/author&gt;&lt;author&gt;Stanley, H. E.&lt;/author&gt;&lt;/authors&gt;&lt;/contributors&gt;&lt;auth-address&gt;Center for Polymer Studies and Department of Physics, Boston University, Boston, MA 02215, USA. amp17@physics.bu.edu&lt;/auth-address&gt;&lt;titles&gt;&lt;title&gt;Quantitative and empirical demonstration of the Matthew effect in a study of career longevity&lt;/title&gt;&lt;secondary-title&gt;Proc Natl Acad Sci U S A&lt;/secondary-title&gt;&lt;/titles&gt;&lt;periodical&gt;&lt;full-title&gt;Proc Natl Acad Sci U S A&lt;/full-title&gt;&lt;/periodical&gt;&lt;pages&gt;18-23&lt;/pages&gt;&lt;volume&gt;108&lt;/volume&gt;&lt;number&gt;1&lt;/number&gt;&lt;keywords&gt;&lt;keyword&gt;Athletes&lt;/keyword&gt;&lt;keyword&gt;*Career Mobility&lt;/keyword&gt;&lt;keyword&gt;Humans&lt;/keyword&gt;&lt;keyword&gt;*Models, Statistical&lt;/keyword&gt;&lt;keyword&gt;Research Personnel&lt;/keyword&gt;&lt;keyword&gt;*Social Class&lt;/keyword&gt;&lt;keyword&gt;Sociology&lt;/keyword&gt;&lt;keyword&gt;Stochastic Processes&lt;/keyword&gt;&lt;keyword&gt;Time Factors&lt;/keyword&gt;&lt;/keywords&gt;&lt;dates&gt;&lt;year&gt;2011&lt;/year&gt;&lt;pub-dates&gt;&lt;date&gt;Jan 4&lt;/date&gt;&lt;/pub-dates&gt;&lt;/dates&gt;&lt;isbn&gt;1091-6490 (Electronic)&amp;#xD;0027-8424 (Linking)&lt;/isbn&gt;&lt;accession-num&gt;21173276&lt;/accession-num&gt;&lt;urls&gt;&lt;related-urls&gt;&lt;url&gt;http://www.ncbi.nlm.nih.gov/pubmed/21173276&lt;/url&gt;&lt;/related-urls&gt;&lt;/urls&gt;&lt;custom2&gt;PMC3017158&lt;/custom2&gt;&lt;electronic-resource-num&gt;10.1073/pnas.1016733108&lt;/electronic-resource-num&gt;&lt;/record&gt;&lt;/Cite&gt;&lt;/EndNote&gt;</w:instrText>
      </w:r>
      <w:r w:rsidR="008C6854">
        <w:rPr>
          <w:szCs w:val="24"/>
        </w:rPr>
        <w:fldChar w:fldCharType="separate"/>
      </w:r>
      <w:r w:rsidR="008C6854">
        <w:rPr>
          <w:noProof/>
          <w:szCs w:val="24"/>
        </w:rPr>
        <w:t>[3]</w:t>
      </w:r>
      <w:r w:rsidR="008C6854">
        <w:rPr>
          <w:szCs w:val="24"/>
        </w:rPr>
        <w:fldChar w:fldCharType="end"/>
      </w:r>
      <w:r w:rsidR="009427F2">
        <w:t xml:space="preserve">. </w:t>
      </w:r>
      <w:r w:rsidR="000A4F71">
        <w:t>Moreover, t</w:t>
      </w:r>
      <w:r w:rsidR="009427F2">
        <w:t xml:space="preserve">his problem is </w:t>
      </w:r>
      <w:r w:rsidR="003B6224">
        <w:t xml:space="preserve">more </w:t>
      </w:r>
      <w:r w:rsidR="00C95FCB">
        <w:t xml:space="preserve">pronounced </w:t>
      </w:r>
      <w:r w:rsidR="009427F2">
        <w:t xml:space="preserve">during conferences where appropriate keywords may not even exist, let alone </w:t>
      </w:r>
      <w:r w:rsidR="009427F2">
        <w:lastRenderedPageBreak/>
        <w:t xml:space="preserve">citations. An application of recommendation systems </w:t>
      </w:r>
      <w:r w:rsidR="000F0206">
        <w:t xml:space="preserve">to suggest scholarly material </w:t>
      </w:r>
      <w:r w:rsidR="009427F2">
        <w:t>based on the researcher’s pr</w:t>
      </w:r>
      <w:r w:rsidR="000A4F71">
        <w:t>eferences thus promises to speed up</w:t>
      </w:r>
      <w:r w:rsidR="009427F2">
        <w:t xml:space="preserve"> literature search and increase relevance. </w:t>
      </w:r>
    </w:p>
    <w:p w14:paraId="6F5B85ED" w14:textId="4726393D" w:rsidR="00CE56DA" w:rsidRDefault="009427F2" w:rsidP="005644A3">
      <w:pPr>
        <w:rPr>
          <w:szCs w:val="24"/>
        </w:rPr>
      </w:pPr>
      <w:r>
        <w:rPr>
          <w:szCs w:val="24"/>
        </w:rPr>
        <w:t xml:space="preserve">There are multiple recommendation systems that use either the personal preferences of a new user (e.g., content-based recommendations) or </w:t>
      </w:r>
      <w:r w:rsidR="00462C7F">
        <w:rPr>
          <w:szCs w:val="24"/>
        </w:rPr>
        <w:t xml:space="preserve">exploit </w:t>
      </w:r>
      <w:r>
        <w:rPr>
          <w:szCs w:val="24"/>
        </w:rPr>
        <w:t xml:space="preserve">the similarity between the new users’ preferences and previous users’ preferences (e.g., collaborative filtering). </w:t>
      </w:r>
      <w:r w:rsidR="003B6224">
        <w:rPr>
          <w:szCs w:val="24"/>
        </w:rPr>
        <w:t xml:space="preserve">Most </w:t>
      </w:r>
      <w:r w:rsidR="00517A3C">
        <w:rPr>
          <w:szCs w:val="24"/>
        </w:rPr>
        <w:t>such system are available for</w:t>
      </w:r>
      <w:r>
        <w:rPr>
          <w:szCs w:val="24"/>
        </w:rPr>
        <w:t xml:space="preserve"> commercial software, such as news </w:t>
      </w:r>
      <w:r>
        <w:rPr>
          <w:szCs w:val="24"/>
        </w:rPr>
        <w:fldChar w:fldCharType="begin"/>
      </w:r>
      <w:r w:rsidR="008C6854">
        <w:rPr>
          <w:szCs w:val="24"/>
        </w:rPr>
        <w:instrText xml:space="preserve"> ADDIN EN.CITE &lt;EndNote&gt;&lt;Cite&gt;&lt;Author&gt;Li&lt;/Author&gt;&lt;Year&gt;2010&lt;/Year&gt;&lt;RecNum&gt;5&lt;/RecNum&gt;&lt;DisplayText&gt;[4]&lt;/DisplayText&gt;&lt;record&gt;&lt;rec-number&gt;5&lt;/rec-number&gt;&lt;foreign-keys&gt;&lt;key app="EN" db-id="dzdffxrxf55zxveex2mpwpzh2zs9vfr050xd" timestamp="1440028458"&gt;5&lt;/key&gt;&lt;/foreign-keys&gt;&lt;ref-type name="Conference Proceedings"&gt;10&lt;/ref-type&gt;&lt;contributors&gt;&lt;authors&gt;&lt;author&gt;Li, Lihong&lt;/author&gt;&lt;author&gt;Chu, Wei&lt;/author&gt;&lt;author&gt;Langford, John&lt;/author&gt;&lt;author&gt;Schapire, Robert E&lt;/author&gt;&lt;/authors&gt;&lt;/contributors&gt;&lt;titles&gt;&lt;title&gt;A contextual-bandit approach to personalized news article recommendation&lt;/title&gt;&lt;secondary-title&gt;Proceedings of the 19th international conference on World wide web&lt;/secondary-title&gt;&lt;/titles&gt;&lt;pages&gt;661-670&lt;/pages&gt;&lt;dates&gt;&lt;year&gt;2010&lt;/year&gt;&lt;/dates&gt;&lt;publisher&gt;ACM&lt;/publisher&gt;&lt;isbn&gt;1605587990&lt;/isbn&gt;&lt;urls&gt;&lt;/urls&gt;&lt;/record&gt;&lt;/Cite&gt;&lt;/EndNote&gt;</w:instrText>
      </w:r>
      <w:r>
        <w:rPr>
          <w:szCs w:val="24"/>
        </w:rPr>
        <w:fldChar w:fldCharType="separate"/>
      </w:r>
      <w:r w:rsidR="008C6854">
        <w:rPr>
          <w:noProof/>
          <w:szCs w:val="24"/>
        </w:rPr>
        <w:t>[4]</w:t>
      </w:r>
      <w:r>
        <w:rPr>
          <w:szCs w:val="24"/>
        </w:rPr>
        <w:fldChar w:fldCharType="end"/>
      </w:r>
      <w:r>
        <w:rPr>
          <w:szCs w:val="24"/>
        </w:rPr>
        <w:t xml:space="preserve">, movie </w:t>
      </w:r>
      <w:r>
        <w:rPr>
          <w:szCs w:val="24"/>
        </w:rPr>
        <w:fldChar w:fldCharType="begin"/>
      </w:r>
      <w:r w:rsidR="008C6854">
        <w:rPr>
          <w:szCs w:val="24"/>
        </w:rPr>
        <w:instrText xml:space="preserve"> ADDIN EN.CITE &lt;EndNote&gt;&lt;Cite&gt;&lt;Author&gt;Bell&lt;/Author&gt;&lt;Year&gt;2007&lt;/Year&gt;&lt;RecNum&gt;6&lt;/RecNum&gt;&lt;DisplayText&gt;[5]&lt;/DisplayText&gt;&lt;record&gt;&lt;rec-number&gt;6&lt;/rec-number&gt;&lt;foreign-keys&gt;&lt;key app="EN" db-id="dzdffxrxf55zxveex2mpwpzh2zs9vfr050xd" timestamp="1440028518"&gt;6&lt;/key&gt;&lt;/foreign-keys&gt;&lt;ref-type name="Journal Article"&gt;17&lt;/ref-type&gt;&lt;contributors&gt;&lt;authors&gt;&lt;author&gt;Bell, Robert M&lt;/author&gt;&lt;author&gt;Koren, Yehuda&lt;/author&gt;&lt;/authors&gt;&lt;/contributors&gt;&lt;titles&gt;&lt;title&gt;Lessons from the Netflix prize challenge&lt;/title&gt;&lt;secondary-title&gt;ACM SIGKDD Explorations Newsletter&lt;/secondary-title&gt;&lt;/titles&gt;&lt;periodical&gt;&lt;full-title&gt;ACM SIGKDD Explorations Newsletter&lt;/full-title&gt;&lt;/periodical&gt;&lt;pages&gt;75-79&lt;/pages&gt;&lt;volume&gt;9&lt;/volume&gt;&lt;number&gt;2&lt;/number&gt;&lt;dates&gt;&lt;year&gt;2007&lt;/year&gt;&lt;/dates&gt;&lt;isbn&gt;1931-0145&lt;/isbn&gt;&lt;urls&gt;&lt;/urls&gt;&lt;/record&gt;&lt;/Cite&gt;&lt;/EndNote&gt;</w:instrText>
      </w:r>
      <w:r>
        <w:rPr>
          <w:szCs w:val="24"/>
        </w:rPr>
        <w:fldChar w:fldCharType="separate"/>
      </w:r>
      <w:r w:rsidR="008C6854">
        <w:rPr>
          <w:noProof/>
          <w:szCs w:val="24"/>
        </w:rPr>
        <w:t>[5]</w:t>
      </w:r>
      <w:r>
        <w:rPr>
          <w:szCs w:val="24"/>
        </w:rPr>
        <w:fldChar w:fldCharType="end"/>
      </w:r>
      <w:r>
        <w:rPr>
          <w:szCs w:val="24"/>
        </w:rPr>
        <w:t xml:space="preserve">, and music </w:t>
      </w:r>
      <w:r>
        <w:rPr>
          <w:szCs w:val="24"/>
        </w:rPr>
        <w:fldChar w:fldCharType="begin"/>
      </w:r>
      <w:r w:rsidR="008C6854">
        <w:rPr>
          <w:szCs w:val="24"/>
        </w:rPr>
        <w:instrText xml:space="preserve"> ADDIN EN.CITE &lt;EndNote&gt;&lt;Cite&gt;&lt;Author&gt;Ali&lt;/Author&gt;&lt;Year&gt;2011&lt;/Year&gt;&lt;RecNum&gt;7&lt;/RecNum&gt;&lt;DisplayText&gt;[6]&lt;/DisplayText&gt;&lt;record&gt;&lt;rec-number&gt;7&lt;/rec-number&gt;&lt;foreign-keys&gt;&lt;key app="EN" db-id="dzdffxrxf55zxveex2mpwpzh2zs9vfr050xd" timestamp="1440028688"&gt;7&lt;/key&gt;&lt;/foreign-keys&gt;&lt;ref-type name="Web Page"&gt;12&lt;/ref-type&gt;&lt;contributors&gt;&lt;authors&gt;&lt;author&gt;Muqeet Ali&lt;/author&gt;&lt;author&gt;Christopher C. Johnson&lt;/author&gt;&lt;author&gt;Alex K. Tang&lt;/author&gt;&lt;/authors&gt;&lt;/contributors&gt;&lt;titles&gt;&lt;title&gt;Parallel Collaborative Filtering for Streaming Data&lt;/title&gt;&lt;/titles&gt;&lt;dates&gt;&lt;year&gt;2011&lt;/year&gt;&lt;/dates&gt;&lt;pub-location&gt;Github&lt;/pub-location&gt;&lt;urls&gt;&lt;related-urls&gt;&lt;url&gt;https://github.com/MrChrisJohnson/CollabStream&lt;/url&gt;&lt;/related-urls&gt;&lt;/urls&gt;&lt;/record&gt;&lt;/Cite&gt;&lt;/EndNote&gt;</w:instrText>
      </w:r>
      <w:r>
        <w:rPr>
          <w:szCs w:val="24"/>
        </w:rPr>
        <w:fldChar w:fldCharType="separate"/>
      </w:r>
      <w:r w:rsidR="008C6854">
        <w:rPr>
          <w:noProof/>
          <w:szCs w:val="24"/>
        </w:rPr>
        <w:t>[6]</w:t>
      </w:r>
      <w:r>
        <w:rPr>
          <w:szCs w:val="24"/>
        </w:rPr>
        <w:fldChar w:fldCharType="end"/>
      </w:r>
      <w:r>
        <w:rPr>
          <w:szCs w:val="24"/>
        </w:rPr>
        <w:t xml:space="preserve"> applications. </w:t>
      </w:r>
      <w:r w:rsidR="003B6224">
        <w:rPr>
          <w:szCs w:val="24"/>
        </w:rPr>
        <w:t>In con</w:t>
      </w:r>
      <w:r w:rsidR="00CE56DA">
        <w:rPr>
          <w:szCs w:val="24"/>
        </w:rPr>
        <w:t>trast, few</w:t>
      </w:r>
      <w:r w:rsidR="003B6224">
        <w:rPr>
          <w:szCs w:val="24"/>
        </w:rPr>
        <w:t xml:space="preserve"> projects </w:t>
      </w:r>
      <w:r w:rsidR="00CE56DA">
        <w:rPr>
          <w:szCs w:val="24"/>
        </w:rPr>
        <w:t>address</w:t>
      </w:r>
      <w:r>
        <w:rPr>
          <w:szCs w:val="24"/>
        </w:rPr>
        <w:t xml:space="preserve"> scientific literature search. In </w:t>
      </w:r>
      <w:r>
        <w:rPr>
          <w:szCs w:val="24"/>
        </w:rPr>
        <w:fldChar w:fldCharType="begin"/>
      </w:r>
      <w:r w:rsidR="008C6854">
        <w:rPr>
          <w:szCs w:val="24"/>
        </w:rPr>
        <w:instrText xml:space="preserve"> ADDIN EN.CITE &lt;EndNote&gt;&lt;Cite&gt;&lt;Author&gt;Yoneya&lt;/Author&gt;&lt;Year&gt;2007&lt;/Year&gt;&lt;RecNum&gt;4&lt;/RecNum&gt;&lt;DisplayText&gt;[7]&lt;/DisplayText&gt;&lt;record&gt;&lt;rec-number&gt;4&lt;/rec-number&gt;&lt;foreign-keys&gt;&lt;key app="EN" db-id="dzdffxrxf55zxveex2mpwpzh2zs9vfr050xd" timestamp="1440028184"&gt;4&lt;/key&gt;&lt;/foreign-keys&gt;&lt;ref-type name="Conference Proceedings"&gt;10&lt;/ref-type&gt;&lt;contributors&gt;&lt;authors&gt;&lt;author&gt;Yoneya, Takashi&lt;/author&gt;&lt;author&gt;Mamitsuka, Hiroshi&lt;/author&gt;&lt;/authors&gt;&lt;/contributors&gt;&lt;titles&gt;&lt;title&gt;PURE: a PubMed article recommendation system based on content-based filtering&lt;/title&gt;&lt;secondary-title&gt;Genome Inform&lt;/secondary-title&gt;&lt;/titles&gt;&lt;pages&gt;267-276&lt;/pages&gt;&lt;volume&gt;18&lt;/volume&gt;&lt;dates&gt;&lt;year&gt;2007&lt;/year&gt;&lt;/dates&gt;&lt;publisher&gt;World Scientific&lt;/publisher&gt;&lt;urls&gt;&lt;/urls&gt;&lt;/record&gt;&lt;/Cite&gt;&lt;/EndNote&gt;</w:instrText>
      </w:r>
      <w:r>
        <w:rPr>
          <w:szCs w:val="24"/>
        </w:rPr>
        <w:fldChar w:fldCharType="separate"/>
      </w:r>
      <w:r w:rsidR="008C6854">
        <w:rPr>
          <w:noProof/>
          <w:szCs w:val="24"/>
        </w:rPr>
        <w:t>[7]</w:t>
      </w:r>
      <w:r>
        <w:rPr>
          <w:szCs w:val="24"/>
        </w:rPr>
        <w:fldChar w:fldCharType="end"/>
      </w:r>
      <w:r>
        <w:rPr>
          <w:szCs w:val="24"/>
        </w:rPr>
        <w:t>, the authors present</w:t>
      </w:r>
      <w:r w:rsidR="000F5E78">
        <w:rPr>
          <w:szCs w:val="24"/>
        </w:rPr>
        <w:t>ed</w:t>
      </w:r>
      <w:r>
        <w:rPr>
          <w:szCs w:val="24"/>
        </w:rPr>
        <w:t xml:space="preserve"> a content-based recommendation system that works on PubMed datasets. In </w:t>
      </w:r>
      <w:r>
        <w:rPr>
          <w:szCs w:val="24"/>
        </w:rPr>
        <w:fldChar w:fldCharType="begin"/>
      </w:r>
      <w:r w:rsidR="008C6854">
        <w:rPr>
          <w:szCs w:val="24"/>
        </w:rPr>
        <w:instrText xml:space="preserve"> ADDIN EN.CITE &lt;EndNote&gt;&lt;Cite&gt;&lt;Author&gt;Gipp&lt;/Author&gt;&lt;Year&gt;2009&lt;/Year&gt;&lt;RecNum&gt;8&lt;/RecNum&gt;&lt;DisplayText&gt;[8]&lt;/DisplayText&gt;&lt;record&gt;&lt;rec-number&gt;8&lt;/rec-number&gt;&lt;foreign-keys&gt;&lt;key app="EN" db-id="dzdffxrxf55zxveex2mpwpzh2zs9vfr050xd" timestamp="1440103025"&gt;8&lt;/key&gt;&lt;/foreign-keys&gt;&lt;ref-type name="Conference Proceedings"&gt;10&lt;/ref-type&gt;&lt;contributors&gt;&lt;authors&gt;&lt;author&gt;Gipp, Bela&lt;/author&gt;&lt;author&gt;Beel, Jöran&lt;/author&gt;&lt;author&gt;Hentschel, Christian&lt;/author&gt;&lt;/authors&gt;&lt;/contributors&gt;&lt;titles&gt;&lt;title&gt;Scienstein: A research paper recommender system&lt;/title&gt;&lt;secondary-title&gt;Proceedings of the international conference on emerging trends in computing (ICETiC’09)&lt;/secondary-title&gt;&lt;/titles&gt;&lt;pages&gt;309-315&lt;/pages&gt;&lt;dates&gt;&lt;year&gt;2009&lt;/year&gt;&lt;/dates&gt;&lt;urls&gt;&lt;/urls&gt;&lt;/record&gt;&lt;/Cite&gt;&lt;/EndNote&gt;</w:instrText>
      </w:r>
      <w:r>
        <w:rPr>
          <w:szCs w:val="24"/>
        </w:rPr>
        <w:fldChar w:fldCharType="separate"/>
      </w:r>
      <w:r w:rsidR="008C6854">
        <w:rPr>
          <w:noProof/>
          <w:szCs w:val="24"/>
        </w:rPr>
        <w:t>[8]</w:t>
      </w:r>
      <w:r>
        <w:rPr>
          <w:szCs w:val="24"/>
        </w:rPr>
        <w:fldChar w:fldCharType="end"/>
      </w:r>
      <w:r>
        <w:rPr>
          <w:szCs w:val="24"/>
        </w:rPr>
        <w:t xml:space="preserve">, </w:t>
      </w:r>
      <w:r w:rsidR="000A4F71">
        <w:rPr>
          <w:szCs w:val="24"/>
        </w:rPr>
        <w:t xml:space="preserve">the </w:t>
      </w:r>
      <w:proofErr w:type="spellStart"/>
      <w:r w:rsidRPr="00186393">
        <w:rPr>
          <w:i/>
          <w:szCs w:val="24"/>
        </w:rPr>
        <w:t>Scienstein</w:t>
      </w:r>
      <w:proofErr w:type="spellEnd"/>
      <w:r>
        <w:rPr>
          <w:szCs w:val="24"/>
        </w:rPr>
        <w:t xml:space="preserve"> system combine</w:t>
      </w:r>
      <w:r w:rsidR="000F5E78">
        <w:rPr>
          <w:szCs w:val="24"/>
        </w:rPr>
        <w:t>d</w:t>
      </w:r>
      <w:r>
        <w:rPr>
          <w:szCs w:val="24"/>
        </w:rPr>
        <w:t xml:space="preserve"> a large set of criteria for providing literature recommendation. In </w:t>
      </w:r>
      <w:r>
        <w:rPr>
          <w:szCs w:val="24"/>
        </w:rPr>
        <w:fldChar w:fldCharType="begin"/>
      </w:r>
      <w:r w:rsidR="008C6854">
        <w:rPr>
          <w:szCs w:val="24"/>
        </w:rPr>
        <w:instrText xml:space="preserve"> ADDIN EN.CITE &lt;EndNote&gt;&lt;Cite&gt;&lt;Author&gt;Wang&lt;/Author&gt;&lt;Year&gt;2011&lt;/Year&gt;&lt;RecNum&gt;2&lt;/RecNum&gt;&lt;DisplayText&gt;[9]&lt;/DisplayText&gt;&lt;record&gt;&lt;rec-number&gt;2&lt;/rec-number&gt;&lt;foreign-keys&gt;&lt;key app="EN" db-id="dzdffxrxf55zxveex2mpwpzh2zs9vfr050xd" timestamp="1440027215"&gt;2&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Proceedings of the 17th ACM SIGKDD international conference on Knowledge discovery and data mining&lt;/secondary-title&gt;&lt;/titles&gt;&lt;pages&gt;448-456&lt;/pages&gt;&lt;dates&gt;&lt;year&gt;2011&lt;/year&gt;&lt;/dates&gt;&lt;publisher&gt;ACM&lt;/publisher&gt;&lt;isbn&gt;1450308139&lt;/isbn&gt;&lt;urls&gt;&lt;/urls&gt;&lt;/record&gt;&lt;/Cite&gt;&lt;/EndNote&gt;</w:instrText>
      </w:r>
      <w:r>
        <w:rPr>
          <w:szCs w:val="24"/>
        </w:rPr>
        <w:fldChar w:fldCharType="separate"/>
      </w:r>
      <w:r w:rsidR="008C6854">
        <w:rPr>
          <w:noProof/>
          <w:szCs w:val="24"/>
        </w:rPr>
        <w:t>[9]</w:t>
      </w:r>
      <w:r>
        <w:rPr>
          <w:szCs w:val="24"/>
        </w:rPr>
        <w:fldChar w:fldCharType="end"/>
      </w:r>
      <w:r>
        <w:rPr>
          <w:szCs w:val="24"/>
        </w:rPr>
        <w:t>, the authors present</w:t>
      </w:r>
      <w:r w:rsidR="000F5E78">
        <w:rPr>
          <w:szCs w:val="24"/>
        </w:rPr>
        <w:t>ed</w:t>
      </w:r>
      <w:r>
        <w:rPr>
          <w:szCs w:val="24"/>
        </w:rPr>
        <w:t xml:space="preserve"> a topic-based recommendation system based on a Latent </w:t>
      </w:r>
      <w:proofErr w:type="spellStart"/>
      <w:r>
        <w:rPr>
          <w:szCs w:val="24"/>
        </w:rPr>
        <w:t>Dirichlet</w:t>
      </w:r>
      <w:proofErr w:type="spellEnd"/>
      <w:r>
        <w:rPr>
          <w:szCs w:val="24"/>
        </w:rPr>
        <w:t xml:space="preserve"> Allocation (LDA) model. It is unclear, h</w:t>
      </w:r>
      <w:r w:rsidR="000F5E78">
        <w:rPr>
          <w:szCs w:val="24"/>
        </w:rPr>
        <w:t xml:space="preserve">owever, how </w:t>
      </w:r>
      <w:r w:rsidR="00CE56DA">
        <w:rPr>
          <w:szCs w:val="24"/>
        </w:rPr>
        <w:t xml:space="preserve">well </w:t>
      </w:r>
      <w:r w:rsidR="000F5E78">
        <w:rPr>
          <w:szCs w:val="24"/>
        </w:rPr>
        <w:t xml:space="preserve">these systems </w:t>
      </w:r>
      <w:r w:rsidR="00CE56DA">
        <w:rPr>
          <w:szCs w:val="24"/>
        </w:rPr>
        <w:t>work</w:t>
      </w:r>
      <w:r w:rsidR="000F5E78">
        <w:rPr>
          <w:szCs w:val="24"/>
        </w:rPr>
        <w:t>,</w:t>
      </w:r>
      <w:r w:rsidR="00CE56DA">
        <w:rPr>
          <w:szCs w:val="24"/>
        </w:rPr>
        <w:t xml:space="preserve"> and how well they scale to large problems, and their source code is generally not available.</w:t>
      </w:r>
    </w:p>
    <w:p w14:paraId="72F85AC3" w14:textId="6593A006" w:rsidR="00780779" w:rsidRDefault="009427F2" w:rsidP="005644A3">
      <w:r>
        <w:rPr>
          <w:szCs w:val="24"/>
        </w:rPr>
        <w:t xml:space="preserve">Here we introduce </w:t>
      </w:r>
      <w:r w:rsidR="00D16DA1" w:rsidRPr="007334BF">
        <w:rPr>
          <w:i/>
          <w:szCs w:val="24"/>
        </w:rPr>
        <w:t>Science Concierge</w:t>
      </w:r>
      <w:r w:rsidR="00D16DA1">
        <w:rPr>
          <w:szCs w:val="24"/>
        </w:rPr>
        <w:t xml:space="preserve"> </w:t>
      </w:r>
      <w:r>
        <w:rPr>
          <w:szCs w:val="24"/>
        </w:rPr>
        <w:t>(</w:t>
      </w:r>
      <w:hyperlink r:id="rId9" w:history="1">
        <w:r w:rsidR="00D94365" w:rsidRPr="00AC0BC8">
          <w:rPr>
            <w:rStyle w:val="Hyperlink"/>
            <w:szCs w:val="24"/>
          </w:rPr>
          <w:t>http://www.github.com/titipata/science_concierge</w:t>
        </w:r>
      </w:hyperlink>
      <w:r>
        <w:rPr>
          <w:szCs w:val="24"/>
        </w:rPr>
        <w:t xml:space="preserve">), an open source Python library that implements a fast and accurate recommendation system for literature search. Briefly, the library uses a scalable </w:t>
      </w:r>
      <w:proofErr w:type="spellStart"/>
      <w:r>
        <w:rPr>
          <w:szCs w:val="24"/>
        </w:rPr>
        <w:t>vectorization</w:t>
      </w:r>
      <w:proofErr w:type="spellEnd"/>
      <w:r>
        <w:rPr>
          <w:szCs w:val="24"/>
        </w:rPr>
        <w:t xml:space="preserve"> of documents through online Latent Semantic Analysis (LSA) </w:t>
      </w:r>
      <w:r>
        <w:rPr>
          <w:szCs w:val="24"/>
        </w:rPr>
        <w:fldChar w:fldCharType="begin"/>
      </w:r>
      <w:r w:rsidR="00F56A81">
        <w:rPr>
          <w:szCs w:val="24"/>
        </w:rPr>
        <w:instrText xml:space="preserve"> ADDIN EN.CITE &lt;EndNote&gt;&lt;Cite&gt;&lt;Author&gt;Manning&lt;/Author&gt;&lt;Year&gt;2008&lt;/Year&gt;&lt;RecNum&gt;1&lt;/RecNum&gt;&lt;DisplayText&gt;[1]&lt;/DisplayText&gt;&lt;record&gt;&lt;rec-number&gt;1&lt;/rec-number&gt;&lt;foreign-keys&gt;&lt;key app="EN" db-id="dzdffxrxf55zxveex2mpwpzh2zs9vfr050xd" timestamp="1440025432"&gt;1&lt;/key&gt;&lt;/foreign-keys&gt;&lt;ref-type name="Book"&gt;6&lt;/ref-type&gt;&lt;contributors&gt;&lt;authors&gt;&lt;author&gt;Manning, Christopher D.&lt;/author&gt;&lt;author&gt;Raghavan, Prabhakar&lt;/author&gt;&lt;author&gt;Schütze, Hinrich&lt;/author&gt;&lt;/authors&gt;&lt;/contributors&gt;&lt;titles&gt;&lt;title&gt;Introduction to information retrieval&lt;/title&gt;&lt;/titles&gt;&lt;pages&gt;xxi, 482 p.&lt;/pages&gt;&lt;keywords&gt;&lt;keyword&gt;Text processing (Computer science)&lt;/keyword&gt;&lt;keyword&gt;Information retrieval.&lt;/keyword&gt;&lt;keyword&gt;Document clustering.&lt;/keyword&gt;&lt;keyword&gt;Semantic Web.&lt;/keyword&gt;&lt;/keywords&gt;&lt;dates&gt;&lt;year&gt;2008&lt;/year&gt;&lt;/dates&gt;&lt;pub-location&gt;New York&lt;/pub-location&gt;&lt;publisher&gt;Cambridge University Press&lt;/publisher&gt;&lt;isbn&gt;9780521865715 (hardback)&amp;#xD;0521865719 (hardback)&lt;/isbn&gt;&lt;accession-num&gt;15134372&lt;/accession-num&gt;&lt;call-num&gt;QA76.9.T48 M26 2008&lt;/call-num&gt;&lt;urls&gt;&lt;related-urls&gt;&lt;url&gt;Contributor biographical information http://www.loc.gov/catdir/enhancements/fy0810/2008001257-b.html&lt;/url&gt;&lt;url&gt;Publisher description http://www.loc.gov/catdir/enhancements/fy0810/2008001257-d.html&lt;/url&gt;&lt;url&gt;Table of contents only http://www.loc.gov/catdir/enhancements/fy0810/2008001257-t.html&lt;/url&gt;&lt;url&gt;Companion web site http://www-csli.stanford.edu/~hinrich/information-retrieval-book.html&lt;/url&gt;&lt;/related-urls&gt;&lt;/urls&gt;&lt;/record&gt;&lt;/Cite&gt;&lt;/EndNote&gt;</w:instrText>
      </w:r>
      <w:r>
        <w:rPr>
          <w:szCs w:val="24"/>
        </w:rPr>
        <w:fldChar w:fldCharType="separate"/>
      </w:r>
      <w:r>
        <w:rPr>
          <w:noProof/>
          <w:szCs w:val="24"/>
        </w:rPr>
        <w:t>[1]</w:t>
      </w:r>
      <w:r>
        <w:rPr>
          <w:szCs w:val="24"/>
        </w:rPr>
        <w:fldChar w:fldCharType="end"/>
      </w:r>
      <w:r>
        <w:rPr>
          <w:szCs w:val="24"/>
        </w:rPr>
        <w:t xml:space="preserve">. For the recommendation part, it pairs the </w:t>
      </w:r>
      <w:proofErr w:type="spellStart"/>
      <w:r>
        <w:rPr>
          <w:szCs w:val="24"/>
        </w:rPr>
        <w:t>Rocchio</w:t>
      </w:r>
      <w:proofErr w:type="spellEnd"/>
      <w:r>
        <w:rPr>
          <w:szCs w:val="24"/>
        </w:rPr>
        <w:t xml:space="preserve"> Algorithm </w:t>
      </w:r>
      <w:r>
        <w:rPr>
          <w:szCs w:val="24"/>
        </w:rPr>
        <w:fldChar w:fldCharType="begin"/>
      </w:r>
      <w:r w:rsidR="008C6854">
        <w:rPr>
          <w:szCs w:val="24"/>
        </w:rPr>
        <w:instrText xml:space="preserve"> ADDIN EN.CITE &lt;EndNote&gt;&lt;Cite&gt;&lt;Author&gt;Rocchio&lt;/Author&gt;&lt;Year&gt;1971&lt;/Year&gt;&lt;RecNum&gt;11&lt;/RecNum&gt;&lt;DisplayText&gt;[10]&lt;/DisplayText&gt;&lt;record&gt;&lt;rec-number&gt;11&lt;/rec-number&gt;&lt;foreign-keys&gt;&lt;key app="EN" db-id="dzdffxrxf55zxveex2mpwpzh2zs9vfr050xd" timestamp="1445029739"&gt;11&lt;/key&gt;&lt;/foreign-keys&gt;&lt;ref-type name="Journal Article"&gt;17&lt;/ref-type&gt;&lt;contributors&gt;&lt;authors&gt;&lt;author&gt;Rocchio, Joseph John&lt;/author&gt;&lt;/authors&gt;&lt;/contributors&gt;&lt;titles&gt;&lt;title&gt;Relevance feedback in information retrieval&lt;/title&gt;&lt;/titles&gt;&lt;dates&gt;&lt;year&gt;1971&lt;/year&gt;&lt;/dates&gt;&lt;urls&gt;&lt;/urls&gt;&lt;/record&gt;&lt;/Cite&gt;&lt;/EndNote&gt;</w:instrText>
      </w:r>
      <w:r>
        <w:rPr>
          <w:szCs w:val="24"/>
        </w:rPr>
        <w:fldChar w:fldCharType="separate"/>
      </w:r>
      <w:r w:rsidR="008C6854">
        <w:rPr>
          <w:noProof/>
          <w:szCs w:val="24"/>
        </w:rPr>
        <w:t>[10]</w:t>
      </w:r>
      <w:r>
        <w:rPr>
          <w:szCs w:val="24"/>
        </w:rPr>
        <w:fldChar w:fldCharType="end"/>
      </w:r>
      <w:r>
        <w:rPr>
          <w:szCs w:val="24"/>
        </w:rPr>
        <w:t xml:space="preserve"> with a large-scale approximate nearest neighbor search based on ball trees </w:t>
      </w:r>
      <w:r>
        <w:rPr>
          <w:szCs w:val="24"/>
        </w:rPr>
        <w:fldChar w:fldCharType="begin"/>
      </w:r>
      <w:r w:rsidR="008C6854">
        <w:rPr>
          <w:szCs w:val="24"/>
        </w:rPr>
        <w:instrText xml:space="preserve"> ADDIN EN.CITE &lt;EndNote&gt;&lt;Cite&gt;&lt;Author&gt;Shakhnarovich&lt;/Author&gt;&lt;Year&gt;2006&lt;/Year&gt;&lt;RecNum&gt;9&lt;/RecNum&gt;&lt;DisplayText&gt;[11]&lt;/DisplayText&gt;&lt;record&gt;&lt;rec-number&gt;9&lt;/rec-number&gt;&lt;foreign-keys&gt;&lt;key app="EN" db-id="dzdffxrxf55zxveex2mpwpzh2zs9vfr050xd" timestamp="1440103761"&gt;9&lt;/key&gt;&lt;/foreign-keys&gt;&lt;ref-type name="Book"&gt;6&lt;/ref-type&gt;&lt;contributors&gt;&lt;authors&gt;&lt;author&gt;G. Shakhnarovich&lt;/author&gt;&lt;author&gt;T. Darrell&lt;/author&gt;&lt;author&gt;P. Indyk&lt;/author&gt;&lt;/authors&gt;&lt;/contributors&gt;&lt;titles&gt;&lt;title&gt;Nearest-Neighbors methods in Learning and Vision: Theory and Practice&lt;/title&gt;&lt;/titles&gt;&lt;dates&gt;&lt;year&gt;2006&lt;/year&gt;&lt;/dates&gt;&lt;publisher&gt;MIT Press&lt;/publisher&gt;&lt;urls&gt;&lt;/urls&gt;&lt;/record&gt;&lt;/Cite&gt;&lt;/EndNote&gt;</w:instrText>
      </w:r>
      <w:r>
        <w:rPr>
          <w:szCs w:val="24"/>
        </w:rPr>
        <w:fldChar w:fldCharType="separate"/>
      </w:r>
      <w:r w:rsidR="008C6854">
        <w:rPr>
          <w:noProof/>
          <w:szCs w:val="24"/>
        </w:rPr>
        <w:t>[11]</w:t>
      </w:r>
      <w:r>
        <w:rPr>
          <w:szCs w:val="24"/>
        </w:rPr>
        <w:fldChar w:fldCharType="end"/>
      </w:r>
      <w:r>
        <w:rPr>
          <w:szCs w:val="24"/>
        </w:rPr>
        <w:t xml:space="preserve">. The library aims at providing </w:t>
      </w:r>
      <w:r w:rsidR="004D3B8B">
        <w:rPr>
          <w:szCs w:val="24"/>
        </w:rPr>
        <w:t xml:space="preserve">responsive </w:t>
      </w:r>
      <w:r>
        <w:rPr>
          <w:szCs w:val="24"/>
        </w:rPr>
        <w:t xml:space="preserve">content-based recommendations </w:t>
      </w:r>
      <w:r w:rsidR="00E16750">
        <w:rPr>
          <w:szCs w:val="24"/>
        </w:rPr>
        <w:t>utilizing</w:t>
      </w:r>
      <w:r>
        <w:rPr>
          <w:szCs w:val="24"/>
        </w:rPr>
        <w:t xml:space="preserve"> only user’s votes. </w:t>
      </w:r>
      <w:r w:rsidR="00E16750">
        <w:rPr>
          <w:szCs w:val="24"/>
        </w:rPr>
        <w:t>Science Concierge</w:t>
      </w:r>
      <w:r>
        <w:rPr>
          <w:szCs w:val="24"/>
        </w:rPr>
        <w:t xml:space="preserve">, then, provides an open source solution to content-based scientific </w:t>
      </w:r>
      <w:r w:rsidR="00F732B2">
        <w:rPr>
          <w:szCs w:val="24"/>
        </w:rPr>
        <w:t>discovery</w:t>
      </w:r>
      <w:r>
        <w:rPr>
          <w:szCs w:val="24"/>
        </w:rPr>
        <w:t>.</w:t>
      </w:r>
    </w:p>
    <w:p w14:paraId="0471098E" w14:textId="6105048E" w:rsidR="00780779" w:rsidRDefault="00AC619F" w:rsidP="00AC619F">
      <w:r>
        <w:rPr>
          <w:szCs w:val="24"/>
        </w:rPr>
        <w:t>We tune</w:t>
      </w:r>
      <w:r w:rsidR="00F06373">
        <w:rPr>
          <w:szCs w:val="24"/>
        </w:rPr>
        <w:t>d</w:t>
      </w:r>
      <w:r>
        <w:rPr>
          <w:szCs w:val="24"/>
        </w:rPr>
        <w:t xml:space="preserve"> and test</w:t>
      </w:r>
      <w:r w:rsidR="00F06373">
        <w:rPr>
          <w:szCs w:val="24"/>
        </w:rPr>
        <w:t>ed</w:t>
      </w:r>
      <w:r>
        <w:rPr>
          <w:szCs w:val="24"/>
        </w:rPr>
        <w:t xml:space="preserve"> the algorithm on a collection of scientific posters from the largest Neuroscience conference in the world, Society for Neuroscience (</w:t>
      </w:r>
      <w:proofErr w:type="spellStart"/>
      <w:r>
        <w:rPr>
          <w:szCs w:val="24"/>
        </w:rPr>
        <w:t>SfN</w:t>
      </w:r>
      <w:proofErr w:type="spellEnd"/>
      <w:r>
        <w:rPr>
          <w:szCs w:val="24"/>
        </w:rPr>
        <w:t xml:space="preserve">) 2015. </w:t>
      </w:r>
      <w:r w:rsidR="009427F2">
        <w:rPr>
          <w:szCs w:val="24"/>
        </w:rPr>
        <w:t xml:space="preserve">First, we </w:t>
      </w:r>
      <w:r w:rsidR="00F06373">
        <w:rPr>
          <w:szCs w:val="24"/>
        </w:rPr>
        <w:t xml:space="preserve">cross- </w:t>
      </w:r>
      <w:r>
        <w:rPr>
          <w:szCs w:val="24"/>
        </w:rPr>
        <w:t>validate</w:t>
      </w:r>
      <w:r w:rsidR="00F06373">
        <w:rPr>
          <w:szCs w:val="24"/>
        </w:rPr>
        <w:t>d</w:t>
      </w:r>
      <w:r>
        <w:rPr>
          <w:szCs w:val="24"/>
        </w:rPr>
        <w:t xml:space="preserve"> </w:t>
      </w:r>
      <w:r w:rsidR="009427F2">
        <w:rPr>
          <w:szCs w:val="24"/>
        </w:rPr>
        <w:t xml:space="preserve">the LSA </w:t>
      </w:r>
      <w:r>
        <w:rPr>
          <w:szCs w:val="24"/>
        </w:rPr>
        <w:t>model to capture most of the variance contained in the topics</w:t>
      </w:r>
      <w:r w:rsidR="009427F2">
        <w:rPr>
          <w:szCs w:val="24"/>
        </w:rPr>
        <w:t xml:space="preserve">. </w:t>
      </w:r>
      <w:r>
        <w:rPr>
          <w:szCs w:val="24"/>
        </w:rPr>
        <w:t>Second, we tune</w:t>
      </w:r>
      <w:r w:rsidR="00F06373">
        <w:rPr>
          <w:szCs w:val="24"/>
        </w:rPr>
        <w:t>d</w:t>
      </w:r>
      <w:r>
        <w:rPr>
          <w:szCs w:val="24"/>
        </w:rPr>
        <w:t xml:space="preserve"> the parameters of the algorithm to recommend posters that maximally resemble</w:t>
      </w:r>
      <w:r w:rsidR="00F06373">
        <w:rPr>
          <w:szCs w:val="24"/>
        </w:rPr>
        <w:t>d</w:t>
      </w:r>
      <w:r>
        <w:rPr>
          <w:szCs w:val="24"/>
        </w:rPr>
        <w:t xml:space="preserve"> </w:t>
      </w:r>
      <w:r w:rsidR="0006666F">
        <w:rPr>
          <w:szCs w:val="24"/>
        </w:rPr>
        <w:t>human curated classifications into poster sessions. We showed that our algorithm significantly outperform</w:t>
      </w:r>
      <w:r w:rsidR="00F06373">
        <w:rPr>
          <w:szCs w:val="24"/>
        </w:rPr>
        <w:t>ed</w:t>
      </w:r>
      <w:r w:rsidR="0006666F">
        <w:rPr>
          <w:szCs w:val="24"/>
        </w:rPr>
        <w:t xml:space="preserve"> a popular alternative based on keywords</w:t>
      </w:r>
      <w:r w:rsidR="00F732B2">
        <w:rPr>
          <w:szCs w:val="24"/>
        </w:rPr>
        <w:t xml:space="preserve">, </w:t>
      </w:r>
      <w:r w:rsidR="00F06373">
        <w:rPr>
          <w:szCs w:val="24"/>
        </w:rPr>
        <w:t xml:space="preserve">improving </w:t>
      </w:r>
      <w:r w:rsidR="00F732B2">
        <w:rPr>
          <w:szCs w:val="24"/>
        </w:rPr>
        <w:t xml:space="preserve">suggestions </w:t>
      </w:r>
      <w:r w:rsidR="00F06373">
        <w:rPr>
          <w:szCs w:val="24"/>
        </w:rPr>
        <w:t xml:space="preserve">further as </w:t>
      </w:r>
      <w:r w:rsidR="00CF60D9">
        <w:rPr>
          <w:szCs w:val="24"/>
        </w:rPr>
        <w:t>it learned</w:t>
      </w:r>
      <w:r w:rsidR="00F732B2">
        <w:rPr>
          <w:szCs w:val="24"/>
        </w:rPr>
        <w:t xml:space="preserve"> more from the user</w:t>
      </w:r>
      <w:r w:rsidR="0006666F">
        <w:rPr>
          <w:szCs w:val="24"/>
        </w:rPr>
        <w:t xml:space="preserve">. </w:t>
      </w:r>
      <w:r w:rsidR="006068FD">
        <w:rPr>
          <w:szCs w:val="24"/>
        </w:rPr>
        <w:t>A front-end interface that uses the algorithm in the back end is available at</w:t>
      </w:r>
      <w:r w:rsidR="009427F2">
        <w:rPr>
          <w:szCs w:val="24"/>
        </w:rPr>
        <w:t xml:space="preserve"> </w:t>
      </w:r>
      <w:hyperlink r:id="rId10" w:history="1">
        <w:r w:rsidR="00186393" w:rsidRPr="004C7306">
          <w:rPr>
            <w:rStyle w:val="Hyperlink"/>
            <w:szCs w:val="24"/>
          </w:rPr>
          <w:t>http://</w:t>
        </w:r>
        <w:r w:rsidR="00C939C9">
          <w:rPr>
            <w:rStyle w:val="Hyperlink"/>
            <w:szCs w:val="24"/>
          </w:rPr>
          <w:t>www.scholarfy.net</w:t>
        </w:r>
      </w:hyperlink>
      <w:r w:rsidR="00501B09">
        <w:rPr>
          <w:szCs w:val="24"/>
        </w:rPr>
        <w:t xml:space="preserve">, </w:t>
      </w:r>
      <w:r w:rsidR="009427F2">
        <w:rPr>
          <w:szCs w:val="24"/>
        </w:rPr>
        <w:t xml:space="preserve">where we </w:t>
      </w:r>
      <w:r w:rsidR="005E6259">
        <w:rPr>
          <w:szCs w:val="24"/>
        </w:rPr>
        <w:t>used</w:t>
      </w:r>
      <w:r w:rsidR="009427F2">
        <w:rPr>
          <w:szCs w:val="24"/>
        </w:rPr>
        <w:t xml:space="preserve"> data from Society for Neuroscience (</w:t>
      </w:r>
      <w:proofErr w:type="spellStart"/>
      <w:r w:rsidR="009427F2">
        <w:rPr>
          <w:szCs w:val="24"/>
        </w:rPr>
        <w:t>SfN</w:t>
      </w:r>
      <w:proofErr w:type="spellEnd"/>
      <w:r w:rsidR="009427F2">
        <w:rPr>
          <w:szCs w:val="24"/>
        </w:rPr>
        <w:t xml:space="preserve">) </w:t>
      </w:r>
      <w:r w:rsidR="005F661F">
        <w:rPr>
          <w:szCs w:val="24"/>
        </w:rPr>
        <w:t>2015</w:t>
      </w:r>
      <w:r w:rsidR="00CE56DA">
        <w:rPr>
          <w:szCs w:val="24"/>
        </w:rPr>
        <w:t xml:space="preserve"> </w:t>
      </w:r>
      <w:r w:rsidR="009427F2">
        <w:rPr>
          <w:szCs w:val="24"/>
        </w:rPr>
        <w:t>conference.</w:t>
      </w:r>
    </w:p>
    <w:p w14:paraId="2A47C964" w14:textId="1203B59B" w:rsidR="00780779" w:rsidRDefault="00BF703C" w:rsidP="005644A3">
      <w:pPr>
        <w:pStyle w:val="Heading1"/>
      </w:pPr>
      <w:bookmarkStart w:id="2" w:name="h.t3mpytu20xm" w:colFirst="0" w:colLast="0"/>
      <w:bookmarkStart w:id="3" w:name="_Toc308191517"/>
      <w:bookmarkEnd w:id="2"/>
      <w:r>
        <w:lastRenderedPageBreak/>
        <w:t>Materials and methods</w:t>
      </w:r>
      <w:bookmarkEnd w:id="3"/>
    </w:p>
    <w:p w14:paraId="1083DDC0" w14:textId="335AC809" w:rsidR="00A134AC" w:rsidRDefault="00A134AC" w:rsidP="00A134AC">
      <w:pPr>
        <w:pStyle w:val="Heading2"/>
      </w:pPr>
      <w:bookmarkStart w:id="4" w:name="_Toc308191518"/>
      <w:r>
        <w:t>Conference dataset</w:t>
      </w:r>
      <w:bookmarkEnd w:id="4"/>
    </w:p>
    <w:p w14:paraId="3EF088BC" w14:textId="7E211A60" w:rsidR="00A134AC" w:rsidRDefault="00A134AC" w:rsidP="00540AE9">
      <w:r>
        <w:rPr>
          <w:szCs w:val="24"/>
        </w:rPr>
        <w:t xml:space="preserve">Conferences </w:t>
      </w:r>
      <w:r w:rsidR="00F26E1A">
        <w:rPr>
          <w:szCs w:val="24"/>
        </w:rPr>
        <w:t>are events that need a rapid understanding of trends</w:t>
      </w:r>
      <w:r>
        <w:rPr>
          <w:szCs w:val="24"/>
        </w:rPr>
        <w:t xml:space="preserve">. </w:t>
      </w:r>
      <w:r w:rsidR="00F26E1A">
        <w:rPr>
          <w:szCs w:val="24"/>
        </w:rPr>
        <w:t>T</w:t>
      </w:r>
      <w:r>
        <w:rPr>
          <w:szCs w:val="24"/>
        </w:rPr>
        <w:t xml:space="preserve">he time </w:t>
      </w:r>
      <w:r w:rsidR="001B16E3">
        <w:rPr>
          <w:szCs w:val="24"/>
        </w:rPr>
        <w:t>between</w:t>
      </w:r>
      <w:r>
        <w:rPr>
          <w:szCs w:val="24"/>
        </w:rPr>
        <w:t xml:space="preserve"> submission</w:t>
      </w:r>
      <w:r w:rsidR="001B16E3">
        <w:rPr>
          <w:szCs w:val="24"/>
        </w:rPr>
        <w:t>s</w:t>
      </w:r>
      <w:r>
        <w:rPr>
          <w:szCs w:val="24"/>
        </w:rPr>
        <w:t>, acceptance</w:t>
      </w:r>
      <w:r w:rsidR="001B16E3">
        <w:rPr>
          <w:szCs w:val="24"/>
        </w:rPr>
        <w:t>s</w:t>
      </w:r>
      <w:r>
        <w:rPr>
          <w:szCs w:val="24"/>
        </w:rPr>
        <w:t>, and presentation</w:t>
      </w:r>
      <w:r w:rsidR="001B16E3">
        <w:rPr>
          <w:szCs w:val="24"/>
        </w:rPr>
        <w:t>s</w:t>
      </w:r>
      <w:r>
        <w:rPr>
          <w:szCs w:val="24"/>
        </w:rPr>
        <w:t xml:space="preserve"> </w:t>
      </w:r>
      <w:r w:rsidR="001B16E3">
        <w:rPr>
          <w:szCs w:val="24"/>
        </w:rPr>
        <w:t>is</w:t>
      </w:r>
      <w:r>
        <w:rPr>
          <w:szCs w:val="24"/>
        </w:rPr>
        <w:t xml:space="preserve"> typically much shorter than in journals. This makes it crucial for recommendation system</w:t>
      </w:r>
      <w:r w:rsidR="00F26E1A">
        <w:rPr>
          <w:szCs w:val="24"/>
        </w:rPr>
        <w:t>s</w:t>
      </w:r>
      <w:r>
        <w:rPr>
          <w:szCs w:val="24"/>
        </w:rPr>
        <w:t xml:space="preserve"> to quickly scan the d</w:t>
      </w:r>
      <w:r>
        <w:t xml:space="preserve">ocuments of the conference and let </w:t>
      </w:r>
      <w:r w:rsidR="00F26E1A">
        <w:t xml:space="preserve">scientists </w:t>
      </w:r>
      <w:r>
        <w:t>discover material</w:t>
      </w:r>
      <w:r w:rsidR="00F26E1A">
        <w:t>s</w:t>
      </w:r>
      <w:r>
        <w:t xml:space="preserve"> fast.</w:t>
      </w:r>
      <w:r w:rsidR="00F26E1A">
        <w:t xml:space="preserve"> This is one reason why we focus on testing our system using conference</w:t>
      </w:r>
      <w:r w:rsidR="001B16E3">
        <w:t xml:space="preserve"> data</w:t>
      </w:r>
      <w:r w:rsidR="00F26E1A">
        <w:t xml:space="preserve">. </w:t>
      </w:r>
    </w:p>
    <w:p w14:paraId="694BBB22" w14:textId="42866E8C" w:rsidR="00383B1F" w:rsidRDefault="00C22D5F" w:rsidP="00540AE9">
      <w:r>
        <w:t xml:space="preserve">We obtained a license from the Society for Neuroscience </w:t>
      </w:r>
      <w:r w:rsidR="00122F87">
        <w:t>(</w:t>
      </w:r>
      <w:proofErr w:type="spellStart"/>
      <w:r w:rsidR="00122F87">
        <w:t>SfN</w:t>
      </w:r>
      <w:proofErr w:type="spellEnd"/>
      <w:r w:rsidR="00122F87">
        <w:t xml:space="preserve">) </w:t>
      </w:r>
      <w:r w:rsidR="00C47E5A">
        <w:t xml:space="preserve">for </w:t>
      </w:r>
      <w:r>
        <w:t xml:space="preserve">the Neuroscience 2015 conference. This is the largest conference in Neuroscience in the world. This dataset included </w:t>
      </w:r>
      <w:r w:rsidR="00D12A38">
        <w:t>14</w:t>
      </w:r>
      <w:r w:rsidR="00AB7D11">
        <w:t>,</w:t>
      </w:r>
      <w:r w:rsidR="00D12A38">
        <w:t>718</w:t>
      </w:r>
      <w:r>
        <w:t xml:space="preserve"> posters an</w:t>
      </w:r>
      <w:r w:rsidR="00D12A38">
        <w:t>d</w:t>
      </w:r>
      <w:r>
        <w:t xml:space="preserve"> talks distributed </w:t>
      </w:r>
      <w:r w:rsidR="00BC5080">
        <w:t>over</w:t>
      </w:r>
      <w:r>
        <w:t xml:space="preserve"> </w:t>
      </w:r>
      <w:r w:rsidR="00D12A38">
        <w:t>500</w:t>
      </w:r>
      <w:r>
        <w:t xml:space="preserve"> sessions spanning 5 days. </w:t>
      </w:r>
      <w:r w:rsidR="00122F87">
        <w:t xml:space="preserve">Not all the content of the conference had abstracts available (e.g., talks) and therefore they </w:t>
      </w:r>
      <w:r w:rsidR="00C66605">
        <w:t xml:space="preserve">were dropped from the analysis. </w:t>
      </w:r>
      <w:r w:rsidR="00AB7D11">
        <w:t>The</w:t>
      </w:r>
      <w:r w:rsidR="00122F87">
        <w:t xml:space="preserve"> dataset is not publicly available but an academic license </w:t>
      </w:r>
      <w:r w:rsidR="00AB7D11">
        <w:t>may</w:t>
      </w:r>
      <w:r w:rsidR="00122F87">
        <w:t xml:space="preserve"> be requested from </w:t>
      </w:r>
      <w:r w:rsidR="00AB7D11">
        <w:t>the Society</w:t>
      </w:r>
      <w:r w:rsidR="00383B1F">
        <w:t xml:space="preserve"> (http://www.sfn.org)</w:t>
      </w:r>
      <w:r w:rsidR="00122F87">
        <w:t>.</w:t>
      </w:r>
    </w:p>
    <w:p w14:paraId="76CE5537" w14:textId="77777777" w:rsidR="00F56A81" w:rsidRDefault="00F56A81" w:rsidP="002C63B2">
      <w:pPr>
        <w:pStyle w:val="Heading2"/>
      </w:pPr>
      <w:bookmarkStart w:id="5" w:name="_Toc308191519"/>
      <w:r w:rsidRPr="00F56A81">
        <w:t>Content-based recommendation of scientific documents</w:t>
      </w:r>
      <w:bookmarkEnd w:id="5"/>
      <w:r w:rsidRPr="00F56A81">
        <w:t xml:space="preserve"> </w:t>
      </w:r>
    </w:p>
    <w:p w14:paraId="5592E95A" w14:textId="005B2135" w:rsidR="00BF703C" w:rsidRPr="007334BF" w:rsidRDefault="00AD40FC" w:rsidP="00AB7D11">
      <w:pPr>
        <w:rPr>
          <w:szCs w:val="24"/>
        </w:rPr>
      </w:pPr>
      <w:r>
        <w:rPr>
          <w:szCs w:val="24"/>
        </w:rPr>
        <w:t>The</w:t>
      </w:r>
      <w:r w:rsidR="009F60B7">
        <w:rPr>
          <w:szCs w:val="24"/>
        </w:rPr>
        <w:t>re</w:t>
      </w:r>
      <w:r>
        <w:rPr>
          <w:szCs w:val="24"/>
        </w:rPr>
        <w:t xml:space="preserve"> are three main design </w:t>
      </w:r>
      <w:r w:rsidR="009F60B7">
        <w:rPr>
          <w:szCs w:val="24"/>
        </w:rPr>
        <w:t>principles</w:t>
      </w:r>
      <w:r>
        <w:rPr>
          <w:szCs w:val="24"/>
        </w:rPr>
        <w:t xml:space="preserve"> behind </w:t>
      </w:r>
      <w:r w:rsidR="00466990">
        <w:rPr>
          <w:i/>
          <w:szCs w:val="24"/>
        </w:rPr>
        <w:t>Science Concierge</w:t>
      </w:r>
      <w:r w:rsidR="00BF703C">
        <w:rPr>
          <w:szCs w:val="24"/>
        </w:rPr>
        <w:t>.</w:t>
      </w:r>
      <w:r w:rsidR="00BF703C">
        <w:rPr>
          <w:i/>
          <w:szCs w:val="24"/>
        </w:rPr>
        <w:t xml:space="preserve"> </w:t>
      </w:r>
      <w:r w:rsidRPr="007334BF">
        <w:rPr>
          <w:szCs w:val="24"/>
        </w:rPr>
        <w:t>First</w:t>
      </w:r>
      <w:r>
        <w:rPr>
          <w:szCs w:val="24"/>
        </w:rPr>
        <w:t xml:space="preserve">, </w:t>
      </w:r>
      <w:r w:rsidR="00AB7D11">
        <w:rPr>
          <w:szCs w:val="24"/>
        </w:rPr>
        <w:t>it</w:t>
      </w:r>
      <w:r w:rsidR="00BF703C">
        <w:rPr>
          <w:szCs w:val="24"/>
        </w:rPr>
        <w:t xml:space="preserve"> aim</w:t>
      </w:r>
      <w:r w:rsidR="007064D4">
        <w:rPr>
          <w:szCs w:val="24"/>
        </w:rPr>
        <w:t>s</w:t>
      </w:r>
      <w:r w:rsidR="00BF703C">
        <w:rPr>
          <w:szCs w:val="24"/>
        </w:rPr>
        <w:t xml:space="preserve"> at using the content of the </w:t>
      </w:r>
      <w:r w:rsidR="007064D4">
        <w:rPr>
          <w:szCs w:val="24"/>
        </w:rPr>
        <w:t xml:space="preserve">documents rather than </w:t>
      </w:r>
      <w:r w:rsidR="00BF703C">
        <w:rPr>
          <w:szCs w:val="24"/>
        </w:rPr>
        <w:t xml:space="preserve">collaborative filter to </w:t>
      </w:r>
      <w:r w:rsidR="00247C8C">
        <w:rPr>
          <w:szCs w:val="24"/>
        </w:rPr>
        <w:t>prevent</w:t>
      </w:r>
      <w:r w:rsidR="00BF703C">
        <w:rPr>
          <w:szCs w:val="24"/>
        </w:rPr>
        <w:t xml:space="preserve"> the Mathew effect</w:t>
      </w:r>
      <w:r w:rsidR="00247C8C">
        <w:rPr>
          <w:szCs w:val="24"/>
        </w:rPr>
        <w:t xml:space="preserve">, commonly found </w:t>
      </w:r>
      <w:r w:rsidR="00BF703C">
        <w:rPr>
          <w:szCs w:val="24"/>
        </w:rPr>
        <w:t>in recommendation systems</w:t>
      </w:r>
      <w:r>
        <w:rPr>
          <w:szCs w:val="24"/>
        </w:rPr>
        <w:t xml:space="preserve"> </w:t>
      </w:r>
      <w:r>
        <w:rPr>
          <w:szCs w:val="24"/>
        </w:rPr>
        <w:fldChar w:fldCharType="begin"/>
      </w:r>
      <w:r w:rsidR="008C6854">
        <w:rPr>
          <w:szCs w:val="24"/>
        </w:rPr>
        <w:instrText xml:space="preserve"> ADDIN EN.CITE &lt;EndNote&gt;&lt;Cite&gt;&lt;Author&gt;Petersen&lt;/Author&gt;&lt;Year&gt;2011&lt;/Year&gt;&lt;RecNum&gt;13&lt;/RecNum&gt;&lt;DisplayText&gt;[3]&lt;/DisplayText&gt;&lt;record&gt;&lt;rec-number&gt;13&lt;/rec-number&gt;&lt;foreign-keys&gt;&lt;key app="EN" db-id="0vrevtevet550fexzvy5frfps5a0tzt0tpz2" timestamp="1445282406"&gt;13&lt;/key&gt;&lt;/foreign-keys&gt;&lt;ref-type name="Journal Article"&gt;17&lt;/ref-type&gt;&lt;contributors&gt;&lt;authors&gt;&lt;author&gt;Petersen, A. M.&lt;/author&gt;&lt;author&gt;Jung, W. S.&lt;/author&gt;&lt;author&gt;Yang, J. S.&lt;/author&gt;&lt;author&gt;Stanley, H. E.&lt;/author&gt;&lt;/authors&gt;&lt;/contributors&gt;&lt;auth-address&gt;Center for Polymer Studies and Department of Physics, Boston University, Boston, MA 02215, USA. amp17@physics.bu.edu&lt;/auth-address&gt;&lt;titles&gt;&lt;title&gt;Quantitative and empirical demonstration of the Matthew effect in a study of career longevity&lt;/title&gt;&lt;secondary-title&gt;Proc Natl Acad Sci U S A&lt;/secondary-title&gt;&lt;/titles&gt;&lt;periodical&gt;&lt;full-title&gt;Proc Natl Acad Sci U S A&lt;/full-title&gt;&lt;/periodical&gt;&lt;pages&gt;18-23&lt;/pages&gt;&lt;volume&gt;108&lt;/volume&gt;&lt;number&gt;1&lt;/number&gt;&lt;keywords&gt;&lt;keyword&gt;Athletes&lt;/keyword&gt;&lt;keyword&gt;*Career Mobility&lt;/keyword&gt;&lt;keyword&gt;Humans&lt;/keyword&gt;&lt;keyword&gt;*Models, Statistical&lt;/keyword&gt;&lt;keyword&gt;Research Personnel&lt;/keyword&gt;&lt;keyword&gt;*Social Class&lt;/keyword&gt;&lt;keyword&gt;Sociology&lt;/keyword&gt;&lt;keyword&gt;Stochastic Processes&lt;/keyword&gt;&lt;keyword&gt;Time Factors&lt;/keyword&gt;&lt;/keywords&gt;&lt;dates&gt;&lt;year&gt;2011&lt;/year&gt;&lt;pub-dates&gt;&lt;date&gt;Jan 4&lt;/date&gt;&lt;/pub-dates&gt;&lt;/dates&gt;&lt;isbn&gt;1091-6490 (Electronic)&amp;#xD;0027-8424 (Linking)&lt;/isbn&gt;&lt;accession-num&gt;21173276&lt;/accession-num&gt;&lt;urls&gt;&lt;related-urls&gt;&lt;url&gt;http://www.ncbi.nlm.nih.gov/pubmed/21173276&lt;/url&gt;&lt;/related-urls&gt;&lt;/urls&gt;&lt;custom2&gt;PMC3017158&lt;/custom2&gt;&lt;electronic-resource-num&gt;10.1073/pnas.1016733108&lt;/electronic-resource-num&gt;&lt;/record&gt;&lt;/Cite&gt;&lt;/EndNote&gt;</w:instrText>
      </w:r>
      <w:r>
        <w:rPr>
          <w:szCs w:val="24"/>
        </w:rPr>
        <w:fldChar w:fldCharType="separate"/>
      </w:r>
      <w:r w:rsidR="008C6854">
        <w:rPr>
          <w:noProof/>
          <w:szCs w:val="24"/>
        </w:rPr>
        <w:t>[3]</w:t>
      </w:r>
      <w:r>
        <w:rPr>
          <w:szCs w:val="24"/>
        </w:rPr>
        <w:fldChar w:fldCharType="end"/>
      </w:r>
      <w:r w:rsidR="007064D4">
        <w:rPr>
          <w:szCs w:val="24"/>
        </w:rPr>
        <w:t xml:space="preserve">. This effect can be detrimental </w:t>
      </w:r>
      <w:r>
        <w:rPr>
          <w:szCs w:val="24"/>
        </w:rPr>
        <w:t xml:space="preserve">for scientific exploration. Second, </w:t>
      </w:r>
      <w:r w:rsidR="007064D4">
        <w:rPr>
          <w:szCs w:val="24"/>
        </w:rPr>
        <w:t xml:space="preserve">it </w:t>
      </w:r>
      <w:r>
        <w:rPr>
          <w:szCs w:val="24"/>
        </w:rPr>
        <w:t>aim</w:t>
      </w:r>
      <w:r w:rsidR="007064D4">
        <w:rPr>
          <w:szCs w:val="24"/>
        </w:rPr>
        <w:t>s</w:t>
      </w:r>
      <w:r>
        <w:rPr>
          <w:szCs w:val="24"/>
        </w:rPr>
        <w:t xml:space="preserve"> at proving suggestions as fast as possible. This means that users should get feedback as soon as they vote one item as relevant or irrelevant. Finally, </w:t>
      </w:r>
      <w:r w:rsidR="007064D4">
        <w:rPr>
          <w:szCs w:val="24"/>
        </w:rPr>
        <w:t>it</w:t>
      </w:r>
      <w:r>
        <w:rPr>
          <w:szCs w:val="24"/>
        </w:rPr>
        <w:t xml:space="preserve"> aim</w:t>
      </w:r>
      <w:r w:rsidR="007064D4">
        <w:rPr>
          <w:szCs w:val="24"/>
        </w:rPr>
        <w:t>s</w:t>
      </w:r>
      <w:r>
        <w:rPr>
          <w:szCs w:val="24"/>
        </w:rPr>
        <w:t xml:space="preserve"> at being </w:t>
      </w:r>
      <w:r w:rsidR="00817106">
        <w:rPr>
          <w:szCs w:val="24"/>
        </w:rPr>
        <w:t xml:space="preserve">validated using </w:t>
      </w:r>
      <w:r>
        <w:rPr>
          <w:szCs w:val="24"/>
        </w:rPr>
        <w:t xml:space="preserve">some external input. </w:t>
      </w:r>
      <w:r w:rsidR="004A379D">
        <w:rPr>
          <w:szCs w:val="24"/>
        </w:rPr>
        <w:t xml:space="preserve">Below we describe the methods to achieve </w:t>
      </w:r>
      <w:r w:rsidR="00B7564B">
        <w:rPr>
          <w:szCs w:val="24"/>
        </w:rPr>
        <w:t>these</w:t>
      </w:r>
      <w:r w:rsidR="004A379D">
        <w:rPr>
          <w:szCs w:val="24"/>
        </w:rPr>
        <w:t xml:space="preserve"> three goals</w:t>
      </w:r>
      <w:r w:rsidR="00817106">
        <w:rPr>
          <w:szCs w:val="24"/>
        </w:rPr>
        <w:t>.</w:t>
      </w:r>
    </w:p>
    <w:p w14:paraId="15A60E2F" w14:textId="3BF7A92A" w:rsidR="00F56A81" w:rsidRDefault="004C0312" w:rsidP="004C0312">
      <w:pPr>
        <w:jc w:val="center"/>
        <w:rPr>
          <w:cs/>
          <w:lang w:bidi="th-TH"/>
        </w:rPr>
      </w:pPr>
      <w:r>
        <w:rPr>
          <w:noProof/>
        </w:rPr>
        <w:lastRenderedPageBreak/>
        <w:drawing>
          <wp:inline distT="0" distB="0" distL="0" distR="0" wp14:anchorId="7716F773" wp14:editId="472971E2">
            <wp:extent cx="2901094" cy="445705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itipat:Desktop:Git:scholarfy:article:figures:fig_1.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901094" cy="4457056"/>
                    </a:xfrm>
                    <a:prstGeom prst="rect">
                      <a:avLst/>
                    </a:prstGeom>
                    <a:noFill/>
                    <a:ln>
                      <a:noFill/>
                    </a:ln>
                  </pic:spPr>
                </pic:pic>
              </a:graphicData>
            </a:graphic>
          </wp:inline>
        </w:drawing>
      </w:r>
    </w:p>
    <w:p w14:paraId="31F54252" w14:textId="44A81719" w:rsidR="00780779" w:rsidRPr="00C25E2C" w:rsidRDefault="00C25E2C" w:rsidP="001205B5">
      <w:pPr>
        <w:pStyle w:val="Caption"/>
      </w:pPr>
      <w:r w:rsidRPr="00C25E2C">
        <w:t xml:space="preserve">Fig. 1 </w:t>
      </w:r>
      <w:r w:rsidR="00C66605">
        <w:rPr>
          <w:b/>
        </w:rPr>
        <w:t xml:space="preserve">Vector representation of documents </w:t>
      </w:r>
      <w:r w:rsidR="00413554">
        <w:t>(A)</w:t>
      </w:r>
      <w:r w:rsidR="000D02DC">
        <w:t xml:space="preserve"> Schematic of the workflow </w:t>
      </w:r>
      <w:r w:rsidR="0029375E">
        <w:t xml:space="preserve">for </w:t>
      </w:r>
      <w:r w:rsidR="000D02DC">
        <w:t>converting abstracts into vector representation</w:t>
      </w:r>
      <w:r w:rsidR="0029375E">
        <w:t>s</w:t>
      </w:r>
      <w:r w:rsidR="00413554">
        <w:t xml:space="preserve"> </w:t>
      </w:r>
      <w:r w:rsidR="000D02DC">
        <w:t xml:space="preserve">(B) Schematic of </w:t>
      </w:r>
      <w:proofErr w:type="spellStart"/>
      <w:r w:rsidR="000D02DC">
        <w:t>Rocchio</w:t>
      </w:r>
      <w:proofErr w:type="spellEnd"/>
      <w:r w:rsidR="000D02DC">
        <w:t xml:space="preserve"> Algorithm</w:t>
      </w:r>
      <w:r w:rsidR="001205B5">
        <w:t xml:space="preserve"> (C) </w:t>
      </w:r>
      <w:r w:rsidR="00B80E6D">
        <w:t xml:space="preserve">Visualization of topics colored by human curated sessions using </w:t>
      </w:r>
      <w:r w:rsidR="00F666C7">
        <w:t>t-SNE</w:t>
      </w:r>
      <w:r w:rsidR="007B1874">
        <w:t xml:space="preserve"> </w:t>
      </w:r>
      <w:r w:rsidR="00B80E6D">
        <w:t xml:space="preserve">on </w:t>
      </w:r>
      <w:r w:rsidR="007476DE">
        <w:t>abstract vector</w:t>
      </w:r>
      <w:r w:rsidR="0029375E">
        <w:t>s.</w:t>
      </w:r>
    </w:p>
    <w:p w14:paraId="344B431F" w14:textId="5B81224C" w:rsidR="00780779" w:rsidRDefault="009427F2" w:rsidP="00F56A81">
      <w:pPr>
        <w:pStyle w:val="Heading3"/>
      </w:pPr>
      <w:bookmarkStart w:id="6" w:name="_Toc308191520"/>
      <w:r>
        <w:t xml:space="preserve">Text </w:t>
      </w:r>
      <w:r w:rsidR="00F8441D">
        <w:t>preprocessing</w:t>
      </w:r>
      <w:bookmarkEnd w:id="6"/>
    </w:p>
    <w:p w14:paraId="19D93B7B" w14:textId="7B397A5C" w:rsidR="00815B91" w:rsidRDefault="00F8441D" w:rsidP="00815B91">
      <w:pPr>
        <w:rPr>
          <w:szCs w:val="24"/>
        </w:rPr>
      </w:pPr>
      <w:r>
        <w:rPr>
          <w:szCs w:val="24"/>
        </w:rPr>
        <w:t>Documents are to</w:t>
      </w:r>
      <w:r w:rsidR="006A7730">
        <w:rPr>
          <w:szCs w:val="24"/>
        </w:rPr>
        <w:t>k</w:t>
      </w:r>
      <w:r>
        <w:rPr>
          <w:szCs w:val="24"/>
        </w:rPr>
        <w:t>enized</w:t>
      </w:r>
      <w:r w:rsidR="00AD3986">
        <w:rPr>
          <w:szCs w:val="24"/>
        </w:rPr>
        <w:t xml:space="preserve"> by</w:t>
      </w:r>
      <w:r>
        <w:rPr>
          <w:szCs w:val="24"/>
        </w:rPr>
        <w:t xml:space="preserve"> removing English stop words and stemming using </w:t>
      </w:r>
      <w:r w:rsidR="00AD3986">
        <w:rPr>
          <w:szCs w:val="24"/>
        </w:rPr>
        <w:t xml:space="preserve">the </w:t>
      </w:r>
      <w:r w:rsidR="00F72F12">
        <w:rPr>
          <w:szCs w:val="24"/>
        </w:rPr>
        <w:t>Porter</w:t>
      </w:r>
      <w:r w:rsidR="00161A2A">
        <w:rPr>
          <w:szCs w:val="24"/>
        </w:rPr>
        <w:t xml:space="preserve"> </w:t>
      </w:r>
      <w:r w:rsidR="00F72F12">
        <w:rPr>
          <w:szCs w:val="24"/>
        </w:rPr>
        <w:t>Stemm</w:t>
      </w:r>
      <w:r w:rsidR="00161A2A">
        <w:rPr>
          <w:szCs w:val="24"/>
        </w:rPr>
        <w:t>ing algorithm</w:t>
      </w:r>
      <w:r w:rsidR="00F33D2F">
        <w:rPr>
          <w:szCs w:val="24"/>
        </w:rPr>
        <w:t xml:space="preserve"> </w:t>
      </w:r>
      <w:r>
        <w:rPr>
          <w:szCs w:val="24"/>
        </w:rPr>
        <w:fldChar w:fldCharType="begin"/>
      </w:r>
      <w:r>
        <w:rPr>
          <w:szCs w:val="24"/>
        </w:rPr>
        <w:instrText xml:space="preserve"> ADDIN EN.CITE &lt;EndNote&gt;&lt;Cite&gt;&lt;Author&gt;Porter&lt;/Author&gt;&lt;Year&gt;1980&lt;/Year&gt;&lt;RecNum&gt;24&lt;/RecNum&gt;&lt;DisplayText&gt;[12]&lt;/DisplayText&gt;&lt;record&gt;&lt;rec-number&gt;24&lt;/rec-number&gt;&lt;foreign-keys&gt;&lt;key app="EN" db-id="0vrevtevet550fexzvy5frfps5a0tzt0tpz2" timestamp="1445292121"&gt;24&lt;/key&gt;&lt;/foreign-keys&gt;&lt;ref-type name="Journal Article"&gt;17&lt;/ref-type&gt;&lt;contributors&gt;&lt;authors&gt;&lt;author&gt;Porter, M. F.&lt;/author&gt;&lt;/authors&gt;&lt;/contributors&gt;&lt;auth-address&gt;Porter, Mf&amp;#xD;Comp Lab,Corn Exchange Str,Cambridge,England&amp;#xD;Comp Lab,Corn Exchange Str,Cambridge,England&lt;/auth-address&gt;&lt;titles&gt;&lt;title&gt;An Algorithm for Suffix Stripping&lt;/title&gt;&lt;secondary-title&gt;Program-Automated Library and Information Systems&lt;/secondary-title&gt;&lt;alt-title&gt;Program-Autom Libr&lt;/alt-title&gt;&lt;/titles&gt;&lt;periodical&gt;&lt;full-title&gt;Program-Automated Library and Information Systems&lt;/full-title&gt;&lt;abbr-1&gt;Program-Autom Libr&lt;/abbr-1&gt;&lt;/periodical&gt;&lt;alt-periodical&gt;&lt;full-title&gt;Program-Automated Library and Information Systems&lt;/full-title&gt;&lt;abbr-1&gt;Program-Autom Libr&lt;/abbr-1&gt;&lt;/alt-periodical&gt;&lt;pages&gt;130-137&lt;/pages&gt;&lt;volume&gt;14&lt;/volume&gt;&lt;number&gt;3&lt;/number&gt;&lt;dates&gt;&lt;year&gt;1980&lt;/year&gt;&lt;/dates&gt;&lt;isbn&gt;0033-0337&lt;/isbn&gt;&lt;accession-num&gt;WOS:A1980KP50700003&lt;/accession-num&gt;&lt;urls&gt;&lt;related-urls&gt;&lt;url&gt;&amp;lt;Go to ISI&amp;gt;://WOS:A1980KP50700003&lt;/url&gt;&lt;/related-urls&gt;&lt;/urls&gt;&lt;electronic-resource-num&gt;DOI 10.1108/eb046814&lt;/electronic-resource-num&gt;&lt;language&gt;English&lt;/language&gt;&lt;/record&gt;&lt;/Cite&gt;&lt;/EndNote&gt;</w:instrText>
      </w:r>
      <w:r>
        <w:rPr>
          <w:szCs w:val="24"/>
        </w:rPr>
        <w:fldChar w:fldCharType="separate"/>
      </w:r>
      <w:r>
        <w:rPr>
          <w:noProof/>
          <w:szCs w:val="24"/>
        </w:rPr>
        <w:t>[12]</w:t>
      </w:r>
      <w:r>
        <w:rPr>
          <w:szCs w:val="24"/>
        </w:rPr>
        <w:fldChar w:fldCharType="end"/>
      </w:r>
      <w:r>
        <w:rPr>
          <w:szCs w:val="24"/>
        </w:rPr>
        <w:t xml:space="preserve">. The terms in the documents are </w:t>
      </w:r>
      <w:proofErr w:type="spellStart"/>
      <w:r w:rsidRPr="009B0982">
        <w:rPr>
          <w:szCs w:val="24"/>
        </w:rPr>
        <w:t>uni</w:t>
      </w:r>
      <w:proofErr w:type="spellEnd"/>
      <w:r w:rsidR="009F60B7" w:rsidRPr="009B0982">
        <w:rPr>
          <w:szCs w:val="24"/>
        </w:rPr>
        <w:t>-</w:t>
      </w:r>
      <w:r w:rsidR="00883B4E" w:rsidRPr="009B0982">
        <w:rPr>
          <w:szCs w:val="24"/>
        </w:rPr>
        <w:t>gram</w:t>
      </w:r>
      <w:r w:rsidR="009B0982" w:rsidRPr="009B0982">
        <w:rPr>
          <w:szCs w:val="24"/>
        </w:rPr>
        <w:t>s</w:t>
      </w:r>
      <w:r w:rsidR="00883B4E" w:rsidRPr="009B0982">
        <w:rPr>
          <w:szCs w:val="24"/>
        </w:rPr>
        <w:t xml:space="preserve"> </w:t>
      </w:r>
      <w:r w:rsidRPr="009B0982">
        <w:rPr>
          <w:szCs w:val="24"/>
        </w:rPr>
        <w:t>and bi-grams.</w:t>
      </w:r>
      <w:r>
        <w:rPr>
          <w:szCs w:val="24"/>
        </w:rPr>
        <w:t xml:space="preserve"> This </w:t>
      </w:r>
      <w:r w:rsidRPr="009B0982">
        <w:rPr>
          <w:szCs w:val="24"/>
        </w:rPr>
        <w:t>term document matrix</w:t>
      </w:r>
      <w:r>
        <w:rPr>
          <w:szCs w:val="24"/>
        </w:rPr>
        <w:t xml:space="preserve"> is transformed by a</w:t>
      </w:r>
      <w:r w:rsidR="00D40B41">
        <w:rPr>
          <w:szCs w:val="24"/>
        </w:rPr>
        <w:t xml:space="preserve"> term</w:t>
      </w:r>
      <w:r w:rsidR="002428F6">
        <w:rPr>
          <w:szCs w:val="24"/>
        </w:rPr>
        <w:t>-</w:t>
      </w:r>
      <w:r w:rsidR="00D40B41">
        <w:rPr>
          <w:szCs w:val="24"/>
        </w:rPr>
        <w:t>frequency</w:t>
      </w:r>
      <w:r w:rsidR="002428F6">
        <w:rPr>
          <w:szCs w:val="24"/>
        </w:rPr>
        <w:t xml:space="preserve"> </w:t>
      </w:r>
      <w:r w:rsidR="00D40B41">
        <w:rPr>
          <w:szCs w:val="24"/>
        </w:rPr>
        <w:t>inverse document</w:t>
      </w:r>
      <w:r w:rsidR="002428F6">
        <w:rPr>
          <w:szCs w:val="24"/>
        </w:rPr>
        <w:t>-</w:t>
      </w:r>
      <w:r w:rsidR="00D40B41">
        <w:rPr>
          <w:szCs w:val="24"/>
        </w:rPr>
        <w:t>frequency</w:t>
      </w:r>
      <w:r>
        <w:rPr>
          <w:szCs w:val="24"/>
        </w:rPr>
        <w:t xml:space="preserve"> </w:t>
      </w:r>
      <w:r w:rsidR="00D40B41">
        <w:rPr>
          <w:szCs w:val="24"/>
        </w:rPr>
        <w:t>(</w:t>
      </w:r>
      <w:proofErr w:type="spellStart"/>
      <w:r>
        <w:rPr>
          <w:szCs w:val="24"/>
        </w:rPr>
        <w:t>tf-idf</w:t>
      </w:r>
      <w:proofErr w:type="spellEnd"/>
      <w:r w:rsidR="00D40B41">
        <w:rPr>
          <w:szCs w:val="24"/>
        </w:rPr>
        <w:t xml:space="preserve">) </w:t>
      </w:r>
      <w:r>
        <w:rPr>
          <w:szCs w:val="24"/>
        </w:rPr>
        <w:t>function</w:t>
      </w:r>
      <w:r w:rsidR="00520F65">
        <w:rPr>
          <w:szCs w:val="24"/>
        </w:rPr>
        <w:t>. T</w:t>
      </w:r>
      <w:r>
        <w:rPr>
          <w:szCs w:val="24"/>
        </w:rPr>
        <w:t xml:space="preserve">erms that appear fewer than </w:t>
      </w:r>
      <w:r w:rsidR="00B35C19">
        <w:rPr>
          <w:szCs w:val="24"/>
        </w:rPr>
        <w:t>3 times</w:t>
      </w:r>
      <w:r>
        <w:rPr>
          <w:szCs w:val="24"/>
        </w:rPr>
        <w:t xml:space="preserve"> were removed, and terms that </w:t>
      </w:r>
      <w:r w:rsidR="00815B91">
        <w:rPr>
          <w:szCs w:val="24"/>
        </w:rPr>
        <w:t xml:space="preserve">have </w:t>
      </w:r>
      <w:proofErr w:type="spellStart"/>
      <w:r w:rsidR="00815B91">
        <w:rPr>
          <w:szCs w:val="24"/>
        </w:rPr>
        <w:t>tf-idf</w:t>
      </w:r>
      <w:proofErr w:type="spellEnd"/>
      <w:r w:rsidR="00520F65">
        <w:rPr>
          <w:szCs w:val="24"/>
        </w:rPr>
        <w:t xml:space="preserve"> greater than 0.8 were removed.</w:t>
      </w:r>
      <w:r w:rsidR="008C6854">
        <w:rPr>
          <w:szCs w:val="24"/>
        </w:rPr>
        <w:t xml:space="preserve"> The intuition behind this way of preprocessing is that we want to focus on words that are indicative of the document that they appear in, or, said differently, on words that “carry” the topic of the document.</w:t>
      </w:r>
    </w:p>
    <w:p w14:paraId="0049672B" w14:textId="77777777" w:rsidR="00780779" w:rsidRDefault="009427F2" w:rsidP="00F56A81">
      <w:pPr>
        <w:pStyle w:val="Heading3"/>
      </w:pPr>
      <w:bookmarkStart w:id="7" w:name="_Toc308191521"/>
      <w:r>
        <w:lastRenderedPageBreak/>
        <w:t>Latent Semantic Analysis</w:t>
      </w:r>
      <w:bookmarkEnd w:id="7"/>
    </w:p>
    <w:p w14:paraId="2B7BF0FE" w14:textId="0DF3E4C4" w:rsidR="00D3253A" w:rsidRDefault="002428F6">
      <w:pPr>
        <w:rPr>
          <w:szCs w:val="24"/>
        </w:rPr>
      </w:pPr>
      <w:bookmarkStart w:id="8" w:name="_GoBack"/>
      <w:bookmarkEnd w:id="8"/>
      <w:r>
        <w:rPr>
          <w:szCs w:val="24"/>
        </w:rPr>
        <w:t>LSA</w:t>
      </w:r>
      <w:r w:rsidR="009427F2">
        <w:rPr>
          <w:szCs w:val="24"/>
        </w:rPr>
        <w:t xml:space="preserve"> is a </w:t>
      </w:r>
      <w:r>
        <w:rPr>
          <w:szCs w:val="24"/>
        </w:rPr>
        <w:t xml:space="preserve">simple </w:t>
      </w:r>
      <w:r w:rsidR="009427F2">
        <w:rPr>
          <w:szCs w:val="24"/>
        </w:rPr>
        <w:t>topic modeling technique based on singular value decomposition</w:t>
      </w:r>
      <w:r w:rsidR="00F8441D">
        <w:rPr>
          <w:szCs w:val="24"/>
        </w:rPr>
        <w:t xml:space="preserve"> </w:t>
      </w:r>
      <w:r w:rsidR="00F8441D">
        <w:rPr>
          <w:szCs w:val="24"/>
        </w:rPr>
        <w:fldChar w:fldCharType="begin"/>
      </w:r>
      <w:r w:rsidR="00F8441D">
        <w:rPr>
          <w:szCs w:val="24"/>
        </w:rPr>
        <w:instrText xml:space="preserve"> ADDIN EN.CITE &lt;EndNote&gt;&lt;Cite&gt;&lt;Author&gt;Landauer&lt;/Author&gt;&lt;Year&gt;1998&lt;/Year&gt;&lt;RecNum&gt;25&lt;/RecNum&gt;&lt;DisplayText&gt;[13]&lt;/DisplayText&gt;&lt;record&gt;&lt;rec-number&gt;25&lt;/rec-number&gt;&lt;foreign-keys&gt;&lt;key app="EN" db-id="0vrevtevet550fexzvy5frfps5a0tzt0tpz2" timestamp="1445292439"&gt;25&lt;/key&gt;&lt;/foreign-keys&gt;&lt;ref-type name="Journal Article"&gt;17&lt;/ref-type&gt;&lt;contributors&gt;&lt;authors&gt;&lt;author&gt;Landauer, T. K.&lt;/author&gt;&lt;author&gt;Foltz, P. W.&lt;/author&gt;&lt;author&gt;Laham, D.&lt;/author&gt;&lt;/authors&gt;&lt;/contributors&gt;&lt;auth-address&gt;Landauer, TK&amp;#xD;Univ Colorado, Dept Psychol, Campus Box 345, Boulder, CO 80309 USA&amp;#xD;Univ Colorado, Dept Psychol, Campus Box 345, Boulder, CO 80309 USA&amp;#xD;Univ Colorado, Dept Psychol, Boulder, CO 80309 USA&amp;#xD;New Mexico State Univ, Dept Psychol, Las Cruces, NM 88003 USA&lt;/auth-address&gt;&lt;titles&gt;&lt;title&gt;An introduction to latent semantic analysis&lt;/title&gt;&lt;secondary-title&gt;Discourse Processes&lt;/secondary-title&gt;&lt;alt-title&gt;Discourse Process&lt;/alt-title&gt;&lt;/titles&gt;&lt;periodical&gt;&lt;full-title&gt;Discourse Processes&lt;/full-title&gt;&lt;abbr-1&gt;Discourse Process&lt;/abbr-1&gt;&lt;/periodical&gt;&lt;alt-periodical&gt;&lt;full-title&gt;Discourse Processes&lt;/full-title&gt;&lt;abbr-1&gt;Discourse Process&lt;/abbr-1&gt;&lt;/alt-periodical&gt;&lt;pages&gt;259-284&lt;/pages&gt;&lt;volume&gt;25&lt;/volume&gt;&lt;number&gt;2-3&lt;/number&gt;&lt;keywords&gt;&lt;keyword&gt;text&lt;/keyword&gt;&lt;keyword&gt;comprehension&lt;/keyword&gt;&lt;keyword&gt;knowledge&lt;/keyword&gt;&lt;/keywords&gt;&lt;dates&gt;&lt;year&gt;1998&lt;/year&gt;&lt;/dates&gt;&lt;isbn&gt;0163-853x&lt;/isbn&gt;&lt;accession-num&gt;WOS:000075118800005&lt;/accession-num&gt;&lt;urls&gt;&lt;related-urls&gt;&lt;url&gt;&amp;lt;Go to ISI&amp;gt;://WOS:000075118800005&lt;/url&gt;&lt;/related-urls&gt;&lt;/urls&gt;&lt;language&gt;English&lt;/language&gt;&lt;/record&gt;&lt;/Cite&gt;&lt;/EndNote&gt;</w:instrText>
      </w:r>
      <w:r w:rsidR="00F8441D">
        <w:rPr>
          <w:szCs w:val="24"/>
        </w:rPr>
        <w:fldChar w:fldCharType="separate"/>
      </w:r>
      <w:r w:rsidR="00F8441D">
        <w:rPr>
          <w:noProof/>
          <w:szCs w:val="24"/>
        </w:rPr>
        <w:t>[13]</w:t>
      </w:r>
      <w:r w:rsidR="00F8441D">
        <w:rPr>
          <w:szCs w:val="24"/>
        </w:rPr>
        <w:fldChar w:fldCharType="end"/>
      </w:r>
      <w:r w:rsidR="009427F2">
        <w:rPr>
          <w:szCs w:val="24"/>
        </w:rPr>
        <w:t xml:space="preserve">. </w:t>
      </w:r>
      <w:r w:rsidR="00520F65">
        <w:rPr>
          <w:szCs w:val="24"/>
        </w:rPr>
        <w:t xml:space="preserve">The </w:t>
      </w:r>
      <w:proofErr w:type="spellStart"/>
      <w:r w:rsidR="00520F65">
        <w:rPr>
          <w:szCs w:val="24"/>
        </w:rPr>
        <w:t>tf-idf</w:t>
      </w:r>
      <w:proofErr w:type="spellEnd"/>
      <w:r w:rsidR="00520F65">
        <w:rPr>
          <w:szCs w:val="24"/>
        </w:rPr>
        <w:t xml:space="preserve"> matrix is transformed using Latent Semantic Analysis (LSA) to reduce noise and improve smoothness. </w:t>
      </w:r>
      <w:r w:rsidR="00F8441D">
        <w:rPr>
          <w:szCs w:val="24"/>
        </w:rPr>
        <w:t xml:space="preserve">This technique </w:t>
      </w:r>
      <w:r w:rsidR="0066024B">
        <w:rPr>
          <w:szCs w:val="24"/>
        </w:rPr>
        <w:t>decomposes</w:t>
      </w:r>
      <w:r w:rsidR="00F8441D">
        <w:rPr>
          <w:szCs w:val="24"/>
        </w:rPr>
        <w:t xml:space="preserve"> the document term matrix or, in our case, the</w:t>
      </w:r>
      <w:r w:rsidR="001205B5">
        <w:rPr>
          <w:szCs w:val="24"/>
        </w:rPr>
        <w:t xml:space="preserve"> sparse</w:t>
      </w:r>
      <w:r w:rsidR="00F8441D">
        <w:rPr>
          <w:szCs w:val="24"/>
        </w:rPr>
        <w:t xml:space="preserve"> </w:t>
      </w:r>
      <w:proofErr w:type="spellStart"/>
      <w:r w:rsidR="00F8441D">
        <w:rPr>
          <w:szCs w:val="24"/>
        </w:rPr>
        <w:t>tf-idf</w:t>
      </w:r>
      <w:proofErr w:type="spellEnd"/>
      <w:r w:rsidR="00F8441D">
        <w:rPr>
          <w:szCs w:val="24"/>
        </w:rPr>
        <w:t xml:space="preserve"> matrix </w:t>
      </w:r>
      <w:r w:rsidR="00F8441D" w:rsidRPr="00540AE9">
        <w:rPr>
          <w:szCs w:val="24"/>
        </w:rPr>
        <w:t>X</w:t>
      </w:r>
      <w:r w:rsidR="00F8441D">
        <w:rPr>
          <w:i/>
          <w:szCs w:val="24"/>
        </w:rPr>
        <w:t xml:space="preserve"> </w:t>
      </w:r>
      <w:r w:rsidR="009427F2">
        <w:rPr>
          <w:szCs w:val="24"/>
        </w:rPr>
        <w:t xml:space="preserve">as </w:t>
      </w:r>
      <w:r w:rsidR="00FB7F1E">
        <w:rPr>
          <w:szCs w:val="24"/>
        </w:rPr>
        <w:t xml:space="preserve">a </w:t>
      </w:r>
      <w:r w:rsidR="009427F2">
        <w:rPr>
          <w:szCs w:val="24"/>
        </w:rPr>
        <w:t xml:space="preserve">product of </w:t>
      </w:r>
      <w:r w:rsidR="00DD5E38">
        <w:rPr>
          <w:szCs w:val="24"/>
        </w:rPr>
        <w:t xml:space="preserve">a </w:t>
      </w:r>
      <w:r w:rsidR="009427F2">
        <w:rPr>
          <w:szCs w:val="24"/>
        </w:rPr>
        <w:t>left singular vector (</w:t>
      </w:r>
      <w:r w:rsidR="009427F2" w:rsidRPr="00F8441D">
        <w:rPr>
          <w:szCs w:val="24"/>
        </w:rPr>
        <w:t>U</w:t>
      </w:r>
      <w:r w:rsidR="009427F2">
        <w:rPr>
          <w:szCs w:val="24"/>
        </w:rPr>
        <w:t xml:space="preserve">), </w:t>
      </w:r>
      <w:r w:rsidR="00DD5E38">
        <w:rPr>
          <w:szCs w:val="24"/>
        </w:rPr>
        <w:t xml:space="preserve">a </w:t>
      </w:r>
      <w:r w:rsidR="009427F2">
        <w:rPr>
          <w:szCs w:val="24"/>
        </w:rPr>
        <w:t xml:space="preserve">diagonal singular value matrix (S) and </w:t>
      </w:r>
      <w:r w:rsidR="00DD5E38">
        <w:rPr>
          <w:szCs w:val="24"/>
        </w:rPr>
        <w:t xml:space="preserve">a </w:t>
      </w:r>
      <w:r w:rsidR="009427F2">
        <w:rPr>
          <w:szCs w:val="24"/>
        </w:rPr>
        <w:t xml:space="preserve">right singular vector (V) </w:t>
      </w:r>
      <w:r w:rsidR="00F8441D">
        <w:rPr>
          <w:szCs w:val="24"/>
        </w:rPr>
        <w:t>as</w:t>
      </w:r>
      <w:r w:rsidR="009427F2">
        <w:rPr>
          <w:szCs w:val="24"/>
        </w:rPr>
        <w:t xml:space="preserve"> X = USV</w:t>
      </w:r>
      <w:r w:rsidR="001205B5" w:rsidRPr="009B0982">
        <w:rPr>
          <w:szCs w:val="24"/>
        </w:rPr>
        <w:t>’</w:t>
      </w:r>
      <w:r w:rsidR="00F8441D">
        <w:rPr>
          <w:szCs w:val="24"/>
        </w:rPr>
        <w:t>,</w:t>
      </w:r>
      <w:r w:rsidR="009427F2">
        <w:rPr>
          <w:szCs w:val="24"/>
        </w:rPr>
        <w:t xml:space="preserve"> where </w:t>
      </w:r>
      <w:r w:rsidR="00527FA6">
        <w:rPr>
          <w:szCs w:val="24"/>
        </w:rPr>
        <w:t xml:space="preserve">the </w:t>
      </w:r>
      <w:r w:rsidR="009427F2">
        <w:rPr>
          <w:szCs w:val="24"/>
        </w:rPr>
        <w:t>diagonal singular value</w:t>
      </w:r>
      <w:r w:rsidR="00DD5E38">
        <w:rPr>
          <w:szCs w:val="24"/>
        </w:rPr>
        <w:t>s</w:t>
      </w:r>
      <w:r w:rsidR="001205B5">
        <w:rPr>
          <w:szCs w:val="24"/>
        </w:rPr>
        <w:t xml:space="preserve"> in S</w:t>
      </w:r>
      <w:r w:rsidR="009427F2">
        <w:rPr>
          <w:szCs w:val="24"/>
        </w:rPr>
        <w:t xml:space="preserve"> are ranked from highest to lowest.</w:t>
      </w:r>
      <w:r w:rsidR="00F8441D">
        <w:rPr>
          <w:szCs w:val="24"/>
        </w:rPr>
        <w:t xml:space="preserve"> </w:t>
      </w:r>
      <w:r w:rsidR="00DD5E38">
        <w:rPr>
          <w:szCs w:val="24"/>
        </w:rPr>
        <w:t xml:space="preserve">The number of vectors to choose depends on how </w:t>
      </w:r>
      <w:r w:rsidR="00527FA6">
        <w:rPr>
          <w:szCs w:val="24"/>
        </w:rPr>
        <w:t>accurately</w:t>
      </w:r>
      <w:r w:rsidR="00DD5E38">
        <w:rPr>
          <w:szCs w:val="24"/>
        </w:rPr>
        <w:t xml:space="preserve"> we want to capture the matrix X</w:t>
      </w:r>
      <w:r w:rsidR="00527FA6">
        <w:rPr>
          <w:szCs w:val="24"/>
        </w:rPr>
        <w:t xml:space="preserve"> </w:t>
      </w:r>
      <w:r w:rsidR="00527FA6">
        <w:rPr>
          <w:szCs w:val="24"/>
        </w:rPr>
        <w:fldChar w:fldCharType="begin"/>
      </w:r>
      <w:r w:rsidR="00527FA6">
        <w:rPr>
          <w:szCs w:val="24"/>
        </w:rPr>
        <w:instrText xml:space="preserve"> ADDIN EN.CITE &lt;EndNote&gt;&lt;Cite&gt;&lt;Author&gt;Bishop&lt;/Author&gt;&lt;Year&gt;2006&lt;/Year&gt;&lt;RecNum&gt;15&lt;/RecNum&gt;&lt;DisplayText&gt;[14]&lt;/DisplayText&gt;&lt;record&gt;&lt;rec-number&gt;15&lt;/rec-number&gt;&lt;foreign-keys&gt;&lt;key app="EN" db-id="dzdffxrxf55zxveex2mpwpzh2zs9vfr050xd" timestamp="1446504947"&gt;15&lt;/key&gt;&lt;/foreign-keys&gt;&lt;ref-type name="Book"&gt;6&lt;/ref-type&gt;&lt;contributors&gt;&lt;authors&gt;&lt;author&gt;Bishop, Christopher M.&lt;/author&gt;&lt;/authors&gt;&lt;/contributors&gt;&lt;titles&gt;&lt;title&gt;Pattern recognition and machine learning&lt;/title&gt;&lt;secondary-title&gt;Information science and statistics&lt;/secondary-title&gt;&lt;/titles&gt;&lt;pages&gt;xx, 738 p.&lt;/pages&gt;&lt;keywords&gt;&lt;keyword&gt;Pattern perception.&lt;/keyword&gt;&lt;keyword&gt;Machine learning.&lt;/keyword&gt;&lt;/keywords&gt;&lt;dates&gt;&lt;year&gt;2006&lt;/year&gt;&lt;/dates&gt;&lt;pub-location&gt;New York&lt;/pub-location&gt;&lt;publisher&gt;Springer&lt;/publisher&gt;&lt;isbn&gt;0387310738 (hd.bd.)&amp;#xD;9780387310732&lt;/isbn&gt;&lt;accession-num&gt;14268798&lt;/accession-num&gt;&lt;call-num&gt;Q327 .B52 2006&lt;/call-num&gt;&lt;urls&gt;&lt;related-urls&gt;&lt;url&gt;Publisher description http://www.loc.gov/catdir/enhancements/fy0818/2006922522-d.html&lt;/url&gt;&lt;url&gt;Table of contents only http://www.loc.gov/catdir/enhancements/fy0818/2006922522-t.html&lt;/url&gt;&lt;/related-urls&gt;&lt;/urls&gt;&lt;/record&gt;&lt;/Cite&gt;&lt;/EndNote&gt;</w:instrText>
      </w:r>
      <w:r w:rsidR="00527FA6">
        <w:rPr>
          <w:szCs w:val="24"/>
        </w:rPr>
        <w:fldChar w:fldCharType="separate"/>
      </w:r>
      <w:r w:rsidR="00527FA6">
        <w:rPr>
          <w:noProof/>
          <w:szCs w:val="24"/>
        </w:rPr>
        <w:t>[14]</w:t>
      </w:r>
      <w:r w:rsidR="00527FA6">
        <w:rPr>
          <w:szCs w:val="24"/>
        </w:rPr>
        <w:fldChar w:fldCharType="end"/>
      </w:r>
      <w:r w:rsidR="002A7C63">
        <w:rPr>
          <w:szCs w:val="24"/>
        </w:rPr>
        <w:t xml:space="preserve">. </w:t>
      </w:r>
      <w:r w:rsidR="00132EF7">
        <w:rPr>
          <w:szCs w:val="24"/>
        </w:rPr>
        <w:t>In our case, t</w:t>
      </w:r>
      <w:r w:rsidR="00DD5E38">
        <w:rPr>
          <w:szCs w:val="24"/>
        </w:rPr>
        <w:t xml:space="preserve">his number will be chosen </w:t>
      </w:r>
      <w:r w:rsidR="00132EF7">
        <w:rPr>
          <w:szCs w:val="24"/>
        </w:rPr>
        <w:t>by</w:t>
      </w:r>
      <w:r w:rsidR="00DD5E38">
        <w:rPr>
          <w:szCs w:val="24"/>
        </w:rPr>
        <w:t xml:space="preserve"> cross validation.</w:t>
      </w:r>
      <w:r w:rsidR="008C6854">
        <w:rPr>
          <w:szCs w:val="24"/>
        </w:rPr>
        <w:t xml:space="preserve"> The intuition behind the use of LSA is that we want to discover groups of words that are equivalent in their meaning, as they should load onto the same singular vectors.</w:t>
      </w:r>
    </w:p>
    <w:p w14:paraId="66C4D0A1" w14:textId="495743BF" w:rsidR="00B7564B" w:rsidRDefault="00B7564B" w:rsidP="00B7564B">
      <w:pPr>
        <w:rPr>
          <w:szCs w:val="24"/>
        </w:rPr>
      </w:pPr>
      <w:r>
        <w:rPr>
          <w:szCs w:val="24"/>
        </w:rPr>
        <w:t xml:space="preserve">The pre-processing is relatively fast </w:t>
      </w:r>
      <w:r w:rsidR="00DD5E38">
        <w:rPr>
          <w:szCs w:val="24"/>
        </w:rPr>
        <w:t xml:space="preserve">on purpose </w:t>
      </w:r>
      <w:r>
        <w:rPr>
          <w:szCs w:val="24"/>
        </w:rPr>
        <w:t xml:space="preserve">because </w:t>
      </w:r>
      <w:r w:rsidR="00DD5E38">
        <w:rPr>
          <w:szCs w:val="24"/>
        </w:rPr>
        <w:t xml:space="preserve">the </w:t>
      </w:r>
      <w:r>
        <w:rPr>
          <w:szCs w:val="24"/>
        </w:rPr>
        <w:t xml:space="preserve">algorithm </w:t>
      </w:r>
      <w:r w:rsidR="00DD5E38">
        <w:rPr>
          <w:szCs w:val="24"/>
        </w:rPr>
        <w:t>needs to</w:t>
      </w:r>
      <w:r>
        <w:rPr>
          <w:szCs w:val="24"/>
        </w:rPr>
        <w:t xml:space="preserve"> rapidly adapt </w:t>
      </w:r>
      <w:r w:rsidR="00DD5E38">
        <w:rPr>
          <w:szCs w:val="24"/>
        </w:rPr>
        <w:t xml:space="preserve">to </w:t>
      </w:r>
      <w:r w:rsidR="00BD1550">
        <w:rPr>
          <w:szCs w:val="24"/>
        </w:rPr>
        <w:t>changes</w:t>
      </w:r>
      <w:r>
        <w:rPr>
          <w:szCs w:val="24"/>
        </w:rPr>
        <w:t xml:space="preserve"> in the </w:t>
      </w:r>
      <w:r w:rsidR="00DD5E38">
        <w:rPr>
          <w:szCs w:val="24"/>
        </w:rPr>
        <w:t>conference</w:t>
      </w:r>
      <w:r>
        <w:rPr>
          <w:szCs w:val="24"/>
        </w:rPr>
        <w:t xml:space="preserve">. Even with </w:t>
      </w:r>
      <w:r w:rsidR="00BD1550">
        <w:rPr>
          <w:szCs w:val="24"/>
        </w:rPr>
        <w:t xml:space="preserve">the </w:t>
      </w:r>
      <w:r>
        <w:rPr>
          <w:szCs w:val="24"/>
        </w:rPr>
        <w:t>simple level of preprocessing</w:t>
      </w:r>
      <w:r w:rsidR="000A7E04">
        <w:rPr>
          <w:szCs w:val="24"/>
        </w:rPr>
        <w:t xml:space="preserve"> provided by LSA</w:t>
      </w:r>
      <w:r>
        <w:rPr>
          <w:szCs w:val="24"/>
        </w:rPr>
        <w:t xml:space="preserve">, we </w:t>
      </w:r>
      <w:proofErr w:type="gramStart"/>
      <w:r>
        <w:rPr>
          <w:szCs w:val="24"/>
        </w:rPr>
        <w:t>can</w:t>
      </w:r>
      <w:proofErr w:type="gramEnd"/>
      <w:r>
        <w:rPr>
          <w:szCs w:val="24"/>
        </w:rPr>
        <w:t xml:space="preserve"> already start understanding </w:t>
      </w:r>
      <w:r w:rsidR="00BD1550">
        <w:rPr>
          <w:szCs w:val="24"/>
        </w:rPr>
        <w:t xml:space="preserve">how </w:t>
      </w:r>
      <w:r>
        <w:rPr>
          <w:szCs w:val="24"/>
        </w:rPr>
        <w:t xml:space="preserve">posters </w:t>
      </w:r>
      <w:r w:rsidR="000A7E04">
        <w:rPr>
          <w:szCs w:val="24"/>
        </w:rPr>
        <w:t>are separated into</w:t>
      </w:r>
      <w:r>
        <w:rPr>
          <w:szCs w:val="24"/>
        </w:rPr>
        <w:t xml:space="preserve"> distinct topical areas. </w:t>
      </w:r>
      <w:r w:rsidR="00C96B9E">
        <w:rPr>
          <w:szCs w:val="24"/>
        </w:rPr>
        <w:t>To visualize this, w</w:t>
      </w:r>
      <w:r>
        <w:rPr>
          <w:szCs w:val="24"/>
        </w:rPr>
        <w:t xml:space="preserve">e transform the LSA vectors using a two dimensional reduction </w:t>
      </w:r>
      <w:r w:rsidR="00C96B9E">
        <w:rPr>
          <w:szCs w:val="24"/>
        </w:rPr>
        <w:t>by</w:t>
      </w:r>
      <w:r>
        <w:rPr>
          <w:szCs w:val="24"/>
        </w:rPr>
        <w:t xml:space="preserve"> </w:t>
      </w:r>
      <w:r w:rsidRPr="00C66605">
        <w:rPr>
          <w:i/>
          <w:szCs w:val="24"/>
        </w:rPr>
        <w:t>t</w:t>
      </w:r>
      <w:r>
        <w:rPr>
          <w:szCs w:val="24"/>
        </w:rPr>
        <w:t>-Distributed Stochastic Neighbor Embedding (</w:t>
      </w:r>
      <w:r w:rsidRPr="00C66605">
        <w:rPr>
          <w:i/>
          <w:szCs w:val="24"/>
        </w:rPr>
        <w:t>t</w:t>
      </w:r>
      <w:r>
        <w:rPr>
          <w:szCs w:val="24"/>
        </w:rPr>
        <w:t>-SNE) (</w:t>
      </w:r>
      <w:r>
        <w:rPr>
          <w:szCs w:val="24"/>
        </w:rPr>
        <w:fldChar w:fldCharType="begin"/>
      </w:r>
      <w:r w:rsidR="00527FA6">
        <w:rPr>
          <w:szCs w:val="24"/>
        </w:rPr>
        <w:instrText xml:space="preserve"> ADDIN EN.CITE &lt;EndNote&gt;&lt;Cite&gt;&lt;Author&gt;Van der Maaten&lt;/Author&gt;&lt;Year&gt;2008&lt;/Year&gt;&lt;RecNum&gt;17&lt;/RecNum&gt;&lt;DisplayText&gt;[15]&lt;/DisplayText&gt;&lt;record&gt;&lt;rec-number&gt;17&lt;/rec-number&gt;&lt;foreign-keys&gt;&lt;key app="EN" db-id="0vrevtevet550fexzvy5frfps5a0tzt0tpz2" timestamp="1446595985"&gt;17&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pages&gt;85&lt;/pages&gt;&lt;volume&gt;9&lt;/volume&gt;&lt;number&gt;2579-2605&lt;/number&gt;&lt;dates&gt;&lt;year&gt;2008&lt;/year&gt;&lt;/dates&gt;&lt;urls&gt;&lt;/urls&gt;&lt;/record&gt;&lt;/Cite&gt;&lt;/EndNote&gt;</w:instrText>
      </w:r>
      <w:r>
        <w:rPr>
          <w:szCs w:val="24"/>
        </w:rPr>
        <w:fldChar w:fldCharType="separate"/>
      </w:r>
      <w:r w:rsidR="00527FA6">
        <w:rPr>
          <w:noProof/>
          <w:szCs w:val="24"/>
        </w:rPr>
        <w:t>[15]</w:t>
      </w:r>
      <w:r>
        <w:rPr>
          <w:szCs w:val="24"/>
        </w:rPr>
        <w:fldChar w:fldCharType="end"/>
      </w:r>
      <w:r>
        <w:rPr>
          <w:szCs w:val="24"/>
        </w:rPr>
        <w:t xml:space="preserve">, Fig. 1B), coloring each poster with </w:t>
      </w:r>
      <w:r w:rsidR="00281D93">
        <w:rPr>
          <w:szCs w:val="24"/>
        </w:rPr>
        <w:t>its curated</w:t>
      </w:r>
      <w:r>
        <w:rPr>
          <w:szCs w:val="24"/>
        </w:rPr>
        <w:t xml:space="preserve"> topical area </w:t>
      </w:r>
      <w:r w:rsidR="00C96B9E">
        <w:rPr>
          <w:szCs w:val="24"/>
        </w:rPr>
        <w:t xml:space="preserve">from </w:t>
      </w:r>
      <w:r w:rsidR="00DC3598">
        <w:rPr>
          <w:szCs w:val="24"/>
        </w:rPr>
        <w:t xml:space="preserve">letter </w:t>
      </w:r>
      <w:r w:rsidR="00C96B9E">
        <w:rPr>
          <w:szCs w:val="24"/>
        </w:rPr>
        <w:t xml:space="preserve">A through G. </w:t>
      </w:r>
      <w:r w:rsidR="0083256D">
        <w:rPr>
          <w:szCs w:val="24"/>
        </w:rPr>
        <w:t>From the visualization, it is apparent that s</w:t>
      </w:r>
      <w:r w:rsidR="00C96B9E">
        <w:rPr>
          <w:szCs w:val="24"/>
        </w:rPr>
        <w:t xml:space="preserve">ome topics are more clearly </w:t>
      </w:r>
      <w:r w:rsidR="0083256D">
        <w:rPr>
          <w:szCs w:val="24"/>
        </w:rPr>
        <w:t>separable</w:t>
      </w:r>
      <w:r w:rsidR="00C96B9E">
        <w:rPr>
          <w:szCs w:val="24"/>
        </w:rPr>
        <w:t xml:space="preserve"> than others</w:t>
      </w:r>
      <w:r w:rsidR="008C6854">
        <w:rPr>
          <w:szCs w:val="24"/>
        </w:rPr>
        <w:t>, at least as long as we are in a very low dimensional space</w:t>
      </w:r>
      <w:r w:rsidR="00C96B9E">
        <w:rPr>
          <w:szCs w:val="24"/>
        </w:rPr>
        <w:t>.</w:t>
      </w:r>
    </w:p>
    <w:p w14:paraId="55DE3071" w14:textId="7F211888" w:rsidR="00D3253A" w:rsidRDefault="00D3253A" w:rsidP="00F56A81">
      <w:pPr>
        <w:pStyle w:val="Heading3"/>
      </w:pPr>
      <w:bookmarkStart w:id="9" w:name="_Toc308191522"/>
      <w:r>
        <w:t>Poster representation based on keywords</w:t>
      </w:r>
      <w:bookmarkEnd w:id="9"/>
    </w:p>
    <w:p w14:paraId="41F2151F" w14:textId="50DE6D08" w:rsidR="00D3253A" w:rsidRPr="00D3253A" w:rsidRDefault="00D3253A">
      <w:r>
        <w:t>The dataset used here also contained keywords. Search</w:t>
      </w:r>
      <w:r w:rsidR="002F1076">
        <w:t>ing</w:t>
      </w:r>
      <w:r>
        <w:t xml:space="preserve"> by keyword</w:t>
      </w:r>
      <w:r w:rsidR="002F1076">
        <w:t>s</w:t>
      </w:r>
      <w:r>
        <w:t xml:space="preserve"> is a popular way to discover topics at conferences</w:t>
      </w:r>
      <w:r w:rsidR="002F1076">
        <w:t>. We compare our methods to this type of search</w:t>
      </w:r>
      <w:r>
        <w:t xml:space="preserve">. In this algorithm, the LSA analysis is applied to the keyword vector of each poster and all the rest of the analysis </w:t>
      </w:r>
      <w:r w:rsidR="0086718A">
        <w:t xml:space="preserve">described below </w:t>
      </w:r>
      <w:r>
        <w:t>is the same.</w:t>
      </w:r>
    </w:p>
    <w:p w14:paraId="2D279DCA" w14:textId="77777777" w:rsidR="00780779" w:rsidRDefault="009427F2" w:rsidP="00F56A81">
      <w:pPr>
        <w:pStyle w:val="Heading3"/>
      </w:pPr>
      <w:bookmarkStart w:id="10" w:name="_Toc308191523"/>
      <w:proofErr w:type="spellStart"/>
      <w:r>
        <w:t>Rocchio</w:t>
      </w:r>
      <w:proofErr w:type="spellEnd"/>
      <w:r>
        <w:t xml:space="preserve"> Algorithm and Nearest Neighbor Assignment</w:t>
      </w:r>
      <w:bookmarkEnd w:id="10"/>
    </w:p>
    <w:p w14:paraId="2693F694" w14:textId="06800CBF" w:rsidR="00AD0A61" w:rsidRDefault="00AF6A8D" w:rsidP="00AD0A61">
      <w:pPr>
        <w:rPr>
          <w:szCs w:val="24"/>
        </w:rPr>
      </w:pPr>
      <w:r>
        <w:rPr>
          <w:szCs w:val="24"/>
        </w:rPr>
        <w:t xml:space="preserve">The </w:t>
      </w:r>
      <w:proofErr w:type="spellStart"/>
      <w:r w:rsidR="009427F2">
        <w:rPr>
          <w:szCs w:val="24"/>
        </w:rPr>
        <w:t>Rocchio</w:t>
      </w:r>
      <w:proofErr w:type="spellEnd"/>
      <w:r w:rsidR="009427F2">
        <w:rPr>
          <w:szCs w:val="24"/>
        </w:rPr>
        <w:t xml:space="preserve"> algorithm </w:t>
      </w:r>
      <w:r w:rsidR="0086718A">
        <w:rPr>
          <w:szCs w:val="24"/>
        </w:rPr>
        <w:t>is used to produce</w:t>
      </w:r>
      <w:r>
        <w:rPr>
          <w:szCs w:val="24"/>
        </w:rPr>
        <w:t xml:space="preserve"> recommendations based on relevant and non-relevant document</w:t>
      </w:r>
      <w:r w:rsidR="002F1076">
        <w:rPr>
          <w:szCs w:val="24"/>
        </w:rPr>
        <w:t>s</w:t>
      </w:r>
      <w:r>
        <w:rPr>
          <w:szCs w:val="24"/>
        </w:rPr>
        <w:t xml:space="preserve"> previously voted by the user</w:t>
      </w:r>
      <w:r w:rsidR="0086718A">
        <w:rPr>
          <w:szCs w:val="24"/>
        </w:rPr>
        <w:t xml:space="preserve"> </w:t>
      </w:r>
      <w:r w:rsidR="0086718A">
        <w:rPr>
          <w:szCs w:val="24"/>
        </w:rPr>
        <w:fldChar w:fldCharType="begin"/>
      </w:r>
      <w:r w:rsidR="00527FA6">
        <w:rPr>
          <w:szCs w:val="24"/>
        </w:rPr>
        <w:instrText xml:space="preserve"> ADDIN EN.CITE &lt;EndNote&gt;&lt;Cite&gt;&lt;Author&gt;Rocchio&lt;/Author&gt;&lt;Year&gt;1971&lt;/Year&gt;&lt;RecNum&gt;18&lt;/RecNum&gt;&lt;DisplayText&gt;[16]&lt;/DisplayText&gt;&lt;record&gt;&lt;rec-number&gt;18&lt;/rec-number&gt;&lt;foreign-keys&gt;&lt;key app="EN" db-id="0vrevtevet550fexzvy5frfps5a0tzt0tpz2" timestamp="1446596678"&gt;18&lt;/key&gt;&lt;/foreign-keys&gt;&lt;ref-type name="Book Section"&gt;5&lt;/ref-type&gt;&lt;contributors&gt;&lt;authors&gt;&lt;author&gt;Rocchio, J.&lt;/author&gt;&lt;/authors&gt;&lt;secondary-authors&gt;&lt;author&gt;Salton&lt;/author&gt;&lt;/secondary-authors&gt;&lt;/contributors&gt;&lt;titles&gt;&lt;title&gt;Relevance feedback in Information Retrieval&lt;/title&gt;&lt;secondary-title&gt;The SMART Retrieval System: Experiments in Automatic Document Processing&lt;/secondary-title&gt;&lt;/titles&gt;&lt;section&gt;14&lt;/section&gt;&lt;dates&gt;&lt;year&gt;1971&lt;/year&gt;&lt;/dates&gt;&lt;publisher&gt;Prentice-Hall&lt;/publisher&gt;&lt;reviewed-item&gt;&amp;#xD;&lt;/reviewed-item&gt;&lt;urls&gt;&lt;/urls&gt;&lt;/record&gt;&lt;/Cite&gt;&lt;/EndNote&gt;</w:instrText>
      </w:r>
      <w:r w:rsidR="0086718A">
        <w:rPr>
          <w:szCs w:val="24"/>
        </w:rPr>
        <w:fldChar w:fldCharType="separate"/>
      </w:r>
      <w:r w:rsidR="00527FA6">
        <w:rPr>
          <w:noProof/>
          <w:szCs w:val="24"/>
        </w:rPr>
        <w:t>[16]</w:t>
      </w:r>
      <w:r w:rsidR="0086718A">
        <w:rPr>
          <w:szCs w:val="24"/>
        </w:rPr>
        <w:fldChar w:fldCharType="end"/>
      </w:r>
      <w:r>
        <w:rPr>
          <w:szCs w:val="24"/>
        </w:rPr>
        <w:t xml:space="preserve">. </w:t>
      </w:r>
      <w:r w:rsidR="002F1076">
        <w:rPr>
          <w:szCs w:val="24"/>
        </w:rPr>
        <w:t>The original method works by using the term count vector but instead we use the LSA vectors. The method computes a preference vector by combining the vectors of the voted documents. Finally, t</w:t>
      </w:r>
      <w:r w:rsidR="00AD0A61">
        <w:rPr>
          <w:szCs w:val="24"/>
        </w:rPr>
        <w:t xml:space="preserve">he nearest neighbors of such resulting </w:t>
      </w:r>
      <w:r w:rsidR="00BD329B">
        <w:rPr>
          <w:szCs w:val="24"/>
        </w:rPr>
        <w:t xml:space="preserve">preference </w:t>
      </w:r>
      <w:r w:rsidR="00AD0A61">
        <w:rPr>
          <w:szCs w:val="24"/>
        </w:rPr>
        <w:t xml:space="preserve">vector would be </w:t>
      </w:r>
      <w:r w:rsidR="00DF5F19">
        <w:rPr>
          <w:szCs w:val="24"/>
        </w:rPr>
        <w:t xml:space="preserve">the </w:t>
      </w:r>
      <w:r w:rsidR="002F1076">
        <w:rPr>
          <w:szCs w:val="24"/>
        </w:rPr>
        <w:t>suggestions.</w:t>
      </w:r>
    </w:p>
    <w:p w14:paraId="4E3A0D0C" w14:textId="302289DF" w:rsidR="00AD0A61" w:rsidRDefault="00AD0A61">
      <w:r w:rsidRPr="009301B7">
        <w:lastRenderedPageBreak/>
        <w:t xml:space="preserve">Mathematically, given a set of documents vectors that are found to be relevant by the user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oMath>
      <w:r w:rsidRPr="00540AE9">
        <w:t xml:space="preserve"> and </w:t>
      </w:r>
      <w:r w:rsidRPr="009301B7">
        <w:t>anot</w:t>
      </w:r>
      <w:r w:rsidR="00F47A50">
        <w:t>h</w:t>
      </w:r>
      <w:r w:rsidRPr="009301B7">
        <w:t xml:space="preserve">er set of non-relevant document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oMath>
      <w:r w:rsidRPr="009301B7">
        <w:t xml:space="preserve">, the Rocchio algorithm finds a document vector that combines both types of documents </w:t>
      </w:r>
      <w:r w:rsidR="00197D85">
        <w:t>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9301B7" w14:paraId="5D6A9F09" w14:textId="77777777" w:rsidTr="00540AE9">
        <w:tc>
          <w:tcPr>
            <w:tcW w:w="3192" w:type="dxa"/>
          </w:tcPr>
          <w:p w14:paraId="1AB58840" w14:textId="77777777" w:rsidR="009301B7" w:rsidRDefault="009301B7" w:rsidP="009301B7"/>
        </w:tc>
        <w:tc>
          <w:tcPr>
            <w:tcW w:w="3192" w:type="dxa"/>
            <w:vAlign w:val="center"/>
          </w:tcPr>
          <w:p w14:paraId="4138CF6C" w14:textId="79CEE407" w:rsidR="009301B7" w:rsidRPr="009301B7" w:rsidRDefault="009301B7" w:rsidP="00540AE9">
            <w:pPr>
              <w:jc w:val="center"/>
            </w:pPr>
            <m:oMathPara>
              <m:oMathParaPr>
                <m:jc m:val="center"/>
              </m:oMathParaPr>
              <m:oMath>
                <m:r>
                  <w:rPr>
                    <w:rFonts w:ascii="Cambria Math" w:hAnsi="Cambria Math"/>
                  </w:rPr>
                  <m:t>q=</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α</m:t>
                </m:r>
                <m:f>
                  <m:fPr>
                    <m:ctrlPr>
                      <w:rPr>
                        <w:rFonts w:ascii="Cambria Math" w:hAnsi="Cambria Math"/>
                        <w:i/>
                      </w:rPr>
                    </m:ctrlPr>
                  </m:fPr>
                  <m:num>
                    <m:r>
                      <w:rPr>
                        <w:rFonts w:ascii="Cambria Math" w:hAnsi="Cambria Math"/>
                      </w:rPr>
                      <m:t>∑r</m:t>
                    </m:r>
                  </m:num>
                  <m:den>
                    <m:r>
                      <w:rPr>
                        <w:rFonts w:ascii="Cambria Math" w:hAnsi="Cambria Math"/>
                      </w:rPr>
                      <m:t>n</m:t>
                    </m:r>
                  </m:den>
                </m:f>
                <m:r>
                  <w:rPr>
                    <w:rFonts w:ascii="Cambria Math" w:hAnsi="Cambria Math"/>
                  </w:rPr>
                  <m:t>-β</m:t>
                </m:r>
                <m:f>
                  <m:fPr>
                    <m:ctrlPr>
                      <w:rPr>
                        <w:rFonts w:ascii="Cambria Math" w:hAnsi="Cambria Math"/>
                        <w:i/>
                      </w:rPr>
                    </m:ctrlPr>
                  </m:fPr>
                  <m:num>
                    <m:r>
                      <w:rPr>
                        <w:rFonts w:ascii="Cambria Math" w:hAnsi="Cambria Math"/>
                      </w:rPr>
                      <m:t>∑i</m:t>
                    </m:r>
                  </m:num>
                  <m:den>
                    <m:r>
                      <w:rPr>
                        <w:rFonts w:ascii="Cambria Math" w:hAnsi="Cambria Math"/>
                      </w:rPr>
                      <m:t>m</m:t>
                    </m:r>
                  </m:den>
                </m:f>
              </m:oMath>
            </m:oMathPara>
          </w:p>
        </w:tc>
        <w:tc>
          <w:tcPr>
            <w:tcW w:w="3192" w:type="dxa"/>
            <w:vAlign w:val="center"/>
          </w:tcPr>
          <w:p w14:paraId="3B7A49B6" w14:textId="4BEEA9FB" w:rsidR="009301B7" w:rsidRDefault="009301B7" w:rsidP="00540AE9">
            <w:pPr>
              <w:jc w:val="right"/>
              <w:rPr>
                <w:sz w:val="24"/>
              </w:rPr>
            </w:pPr>
            <w:r>
              <w:t>(</w:t>
            </w:r>
            <w:r w:rsidR="00951D0E">
              <w:fldChar w:fldCharType="begin"/>
            </w:r>
            <w:r w:rsidR="00951D0E">
              <w:instrText xml:space="preserve"> SEQ Equation \* MERGEFORMAT </w:instrText>
            </w:r>
            <w:r w:rsidR="00951D0E">
              <w:rPr>
                <w:sz w:val="24"/>
              </w:rPr>
              <w:fldChar w:fldCharType="separate"/>
            </w:r>
            <w:r w:rsidR="00C31BEA">
              <w:rPr>
                <w:noProof/>
              </w:rPr>
              <w:t>1</w:t>
            </w:r>
            <w:r w:rsidR="00951D0E">
              <w:rPr>
                <w:noProof/>
              </w:rPr>
              <w:fldChar w:fldCharType="end"/>
            </w:r>
            <w:r>
              <w:t>)</w:t>
            </w:r>
          </w:p>
        </w:tc>
      </w:tr>
    </w:tbl>
    <w:p w14:paraId="3F669181" w14:textId="354AB4D7" w:rsidR="00541563" w:rsidRPr="00F47A50" w:rsidRDefault="002526EF">
      <w:pPr>
        <w:rPr>
          <w:szCs w:val="24"/>
        </w:rPr>
      </w:pPr>
      <w:proofErr w:type="gramStart"/>
      <w:r>
        <w:rPr>
          <w:szCs w:val="24"/>
        </w:rPr>
        <w:t>where</w:t>
      </w:r>
      <w:proofErr w:type="gramEnd"/>
      <w:r>
        <w:rPr>
          <w:szCs w:val="24"/>
        </w:rPr>
        <w:t xml:space="preserve"> </w:t>
      </w:r>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0</m:t>
            </m:r>
          </m:sub>
        </m:sSub>
      </m:oMath>
      <w:r>
        <w:rPr>
          <w:szCs w:val="24"/>
        </w:rPr>
        <w:t xml:space="preserve"> was originaly proposed as the mean document vector of an initial query made into the system</w:t>
      </w:r>
      <w:r w:rsidR="0090474A">
        <w:rPr>
          <w:szCs w:val="24"/>
        </w:rPr>
        <w:t xml:space="preserve">, such as a search for a particular keyword. The parameters </w:t>
      </w:r>
      <m:oMath>
        <m:r>
          <w:rPr>
            <w:rFonts w:ascii="Cambria Math" w:hAnsi="Cambria Math"/>
            <w:szCs w:val="24"/>
          </w:rPr>
          <m:t>α</m:t>
        </m:r>
      </m:oMath>
      <w:r w:rsidR="0090474A">
        <w:t xml:space="preserve"> and</w:t>
      </w:r>
      <w:r w:rsidR="00D73F55">
        <w:t xml:space="preserve"> </w:t>
      </w:r>
      <m:oMath>
        <m:r>
          <w:rPr>
            <w:rFonts w:ascii="Cambria Math" w:hAnsi="Cambria Math"/>
            <w:szCs w:val="24"/>
          </w:rPr>
          <m:t>β</m:t>
        </m:r>
      </m:oMath>
      <w:r w:rsidR="00D73F55">
        <w:rPr>
          <w:szCs w:val="24"/>
        </w:rPr>
        <w:t xml:space="preserve"> control how much the relevant and non-relevant documents affect the final query vector, respectively.</w:t>
      </w:r>
      <w:r w:rsidR="00F47A50">
        <w:rPr>
          <w:szCs w:val="24"/>
        </w:rPr>
        <w:t xml:space="preserve"> </w:t>
      </w:r>
      <w:r w:rsidR="00541563" w:rsidRPr="009301B7">
        <w:t xml:space="preserve">In the case of our system, there is no such initial query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541563" w:rsidRPr="009301B7">
        <w:t xml:space="preserve"> and therefore </w:t>
      </w:r>
      <w:r w:rsidR="00684783" w:rsidRPr="009301B7">
        <w:t>the mean article replaces this</w:t>
      </w:r>
      <w:r w:rsidR="00F47A50">
        <w:t xml:space="preserve"> term</w:t>
      </w:r>
      <w:r w:rsidR="00541563" w:rsidRPr="009301B7">
        <w:t xml:space="preserve">. The parameters </w:t>
      </w:r>
      <m:oMath>
        <m:r>
          <w:rPr>
            <w:rFonts w:ascii="Cambria Math" w:hAnsi="Cambria Math"/>
          </w:rPr>
          <m:t xml:space="preserve">α </m:t>
        </m:r>
      </m:oMath>
      <w:r w:rsidR="00541563" w:rsidRPr="009301B7">
        <w:t xml:space="preserve">and </w:t>
      </w:r>
      <m:oMath>
        <m:r>
          <w:rPr>
            <w:rFonts w:ascii="Cambria Math" w:hAnsi="Cambria Math"/>
          </w:rPr>
          <m:t>β</m:t>
        </m:r>
      </m:oMath>
      <w:r w:rsidR="00541563" w:rsidRPr="00C14BB7">
        <w:t xml:space="preserve"> </w:t>
      </w:r>
      <w:r w:rsidR="00F47A50">
        <w:t>will</w:t>
      </w:r>
      <w:r w:rsidR="00541563" w:rsidRPr="00C14BB7">
        <w:t xml:space="preserve"> </w:t>
      </w:r>
      <w:r w:rsidR="00F47A50">
        <w:t xml:space="preserve">be </w:t>
      </w:r>
      <w:r w:rsidR="00541563" w:rsidRPr="00C14BB7">
        <w:t>found by cross validation using some external validation process</w:t>
      </w:r>
      <w:r w:rsidR="00A134AC" w:rsidRPr="00C14BB7">
        <w:t>.</w:t>
      </w:r>
    </w:p>
    <w:p w14:paraId="6AC19AC2" w14:textId="71FFA3C6" w:rsidR="00684783" w:rsidRPr="00684783" w:rsidRDefault="00684783">
      <w:r>
        <w:t xml:space="preserve">Once the query vector </w:t>
      </w:r>
      <w:r>
        <w:rPr>
          <w:i/>
        </w:rPr>
        <w:t>q</w:t>
      </w:r>
      <w:r>
        <w:t xml:space="preserve"> has been defined for a user, a nearest neighbor search will be performed to retrieve suggested elements. In our implementation, we </w:t>
      </w:r>
      <w:r w:rsidR="00197D85">
        <w:t>use</w:t>
      </w:r>
      <w:r>
        <w:t xml:space="preserve"> ball trees</w:t>
      </w:r>
      <w:r w:rsidR="00197D85">
        <w:t xml:space="preserve"> to approximate a nearest neighbor search</w:t>
      </w:r>
      <w:r>
        <w:t>, which tradeoff</w:t>
      </w:r>
      <w:r w:rsidR="00F47A50">
        <w:t>s</w:t>
      </w:r>
      <w:r>
        <w:t xml:space="preserve"> speed and accuracy relatively well </w:t>
      </w:r>
      <w:r>
        <w:rPr>
          <w:szCs w:val="24"/>
        </w:rPr>
        <w:fldChar w:fldCharType="begin"/>
      </w:r>
      <w:r w:rsidR="008C6854">
        <w:rPr>
          <w:szCs w:val="24"/>
        </w:rPr>
        <w:instrText xml:space="preserve"> ADDIN EN.CITE &lt;EndNote&gt;&lt;Cite&gt;&lt;Author&gt;Shakhnarovich&lt;/Author&gt;&lt;Year&gt;2006&lt;/Year&gt;&lt;RecNum&gt;9&lt;/RecNum&gt;&lt;DisplayText&gt;[11]&lt;/DisplayText&gt;&lt;record&gt;&lt;rec-number&gt;9&lt;/rec-number&gt;&lt;foreign-keys&gt;&lt;key app="EN" db-id="dzdffxrxf55zxveex2mpwpzh2zs9vfr050xd" timestamp="1440103761"&gt;9&lt;/key&gt;&lt;/foreign-keys&gt;&lt;ref-type name="Book"&gt;6&lt;/ref-type&gt;&lt;contributors&gt;&lt;authors&gt;&lt;author&gt;G. Shakhnarovich&lt;/author&gt;&lt;author&gt;T. Darrell&lt;/author&gt;&lt;author&gt;P. Indyk&lt;/author&gt;&lt;/authors&gt;&lt;/contributors&gt;&lt;titles&gt;&lt;title&gt;Nearest-Neighbors methods in Learning and Vision: Theory and Practice&lt;/title&gt;&lt;/titles&gt;&lt;dates&gt;&lt;year&gt;2006&lt;/year&gt;&lt;/dates&gt;&lt;publisher&gt;MIT Press&lt;/publisher&gt;&lt;urls&gt;&lt;/urls&gt;&lt;/record&gt;&lt;/Cite&gt;&lt;/EndNote&gt;</w:instrText>
      </w:r>
      <w:r>
        <w:rPr>
          <w:szCs w:val="24"/>
        </w:rPr>
        <w:fldChar w:fldCharType="separate"/>
      </w:r>
      <w:r w:rsidR="008C6854">
        <w:rPr>
          <w:noProof/>
          <w:szCs w:val="24"/>
        </w:rPr>
        <w:t>[11]</w:t>
      </w:r>
      <w:r>
        <w:rPr>
          <w:szCs w:val="24"/>
        </w:rPr>
        <w:fldChar w:fldCharType="end"/>
      </w:r>
      <w:r>
        <w:rPr>
          <w:szCs w:val="24"/>
        </w:rPr>
        <w:t xml:space="preserve">. </w:t>
      </w:r>
    </w:p>
    <w:p w14:paraId="1DFBE803" w14:textId="3EE2563E" w:rsidR="009301B7" w:rsidRDefault="00EC0F4F" w:rsidP="00540AE9">
      <w:pPr>
        <w:pStyle w:val="Heading2"/>
      </w:pPr>
      <w:bookmarkStart w:id="11" w:name="h.3gbk79u8os03" w:colFirst="0" w:colLast="0"/>
      <w:bookmarkStart w:id="12" w:name="_Toc308191524"/>
      <w:bookmarkEnd w:id="11"/>
      <w:r>
        <w:t xml:space="preserve">Measuring suggestion performance by using </w:t>
      </w:r>
      <w:r w:rsidR="009301B7">
        <w:t>human curated classification</w:t>
      </w:r>
      <w:bookmarkEnd w:id="12"/>
    </w:p>
    <w:p w14:paraId="1D418187" w14:textId="3407FCAF" w:rsidR="000105B9" w:rsidRDefault="009301B7" w:rsidP="00540AE9">
      <w:r>
        <w:t>Each poster contain</w:t>
      </w:r>
      <w:r w:rsidR="000105B9">
        <w:t xml:space="preserve">ed </w:t>
      </w:r>
      <w:r>
        <w:t xml:space="preserve">in this dataset has been </w:t>
      </w:r>
      <w:r w:rsidR="000105B9">
        <w:t xml:space="preserve">manually </w:t>
      </w:r>
      <w:r>
        <w:t xml:space="preserve">classified into </w:t>
      </w:r>
      <w:r w:rsidR="002C63B2">
        <w:t xml:space="preserve">a </w:t>
      </w:r>
      <w:r w:rsidR="000105B9">
        <w:t>topic by the organizers of the conference</w:t>
      </w:r>
      <w:r>
        <w:t xml:space="preserve">. </w:t>
      </w:r>
      <w:r w:rsidR="000105B9">
        <w:t>The topic classification is base</w:t>
      </w:r>
      <w:r w:rsidR="002C63B2">
        <w:t>d</w:t>
      </w:r>
      <w:r w:rsidR="000105B9">
        <w:t xml:space="preserve"> on a tree with three levels</w:t>
      </w:r>
      <w:r w:rsidR="002C63B2">
        <w:t>.</w:t>
      </w:r>
      <w:r w:rsidR="008926E8">
        <w:t xml:space="preserve"> </w:t>
      </w:r>
      <w:r w:rsidR="002C63B2">
        <w:t>F</w:t>
      </w:r>
      <w:r w:rsidR="008926E8">
        <w:t>or example,</w:t>
      </w:r>
      <w:r w:rsidR="002C63B2">
        <w:t xml:space="preserve"> a poster might be classified with topic</w:t>
      </w:r>
      <w:r w:rsidR="008926E8">
        <w:t xml:space="preserve"> </w:t>
      </w:r>
      <w:r w:rsidR="002C63B2">
        <w:t>“</w:t>
      </w:r>
      <w:r w:rsidR="008926E8">
        <w:t>F.01.r</w:t>
      </w:r>
      <w:r w:rsidR="002C63B2">
        <w:t xml:space="preserve">”, </w:t>
      </w:r>
      <w:r w:rsidR="008926E8">
        <w:t xml:space="preserve">where </w:t>
      </w:r>
      <w:r w:rsidR="002C63B2">
        <w:t>“</w:t>
      </w:r>
      <w:r w:rsidR="008926E8">
        <w:t>F</w:t>
      </w:r>
      <w:r w:rsidR="002C63B2">
        <w:t>”</w:t>
      </w:r>
      <w:r w:rsidR="008926E8">
        <w:t xml:space="preserve"> is the broad area of study in Neuroscience</w:t>
      </w:r>
      <w:r w:rsidR="002C63B2">
        <w:t>, “01” is a subarea</w:t>
      </w:r>
      <w:r w:rsidR="001D6A43">
        <w:t xml:space="preserve"> of “F”</w:t>
      </w:r>
      <w:r w:rsidR="002C63B2">
        <w:t>, and “</w:t>
      </w:r>
      <w:r w:rsidR="002C63B2" w:rsidRPr="002C63B2">
        <w:t>r</w:t>
      </w:r>
      <w:r w:rsidR="002C63B2">
        <w:t xml:space="preserve">” is </w:t>
      </w:r>
      <w:r w:rsidR="00CE0D44">
        <w:t xml:space="preserve">a </w:t>
      </w:r>
      <w:r w:rsidR="002C63B2">
        <w:t>further subdivision</w:t>
      </w:r>
      <w:r w:rsidR="001D6A43">
        <w:t xml:space="preserve"> within “01”</w:t>
      </w:r>
      <w:r w:rsidR="000105B9">
        <w:t>.</w:t>
      </w:r>
      <w:r w:rsidR="008926E8">
        <w:t xml:space="preserve"> </w:t>
      </w:r>
      <w:r w:rsidR="000105B9">
        <w:t xml:space="preserve"> </w:t>
      </w:r>
      <w:r>
        <w:t xml:space="preserve">To validate many of the parameters </w:t>
      </w:r>
      <w:r w:rsidR="001D6A43">
        <w:t>in our performance tests</w:t>
      </w:r>
      <w:r w:rsidR="000105B9">
        <w:t>, we use this topic classification as an indirect measure of how correct the suggestions</w:t>
      </w:r>
      <w:r w:rsidR="00CE0D44">
        <w:t xml:space="preserve"> are</w:t>
      </w:r>
      <w:r w:rsidR="000105B9">
        <w:t xml:space="preserve">. </w:t>
      </w:r>
    </w:p>
    <w:p w14:paraId="0C6717B4" w14:textId="16C298F2" w:rsidR="000105B9" w:rsidRPr="00C14BB7" w:rsidRDefault="000105B9" w:rsidP="00540AE9">
      <w:r>
        <w:t xml:space="preserve">We </w:t>
      </w:r>
      <w:r w:rsidR="008C6854">
        <w:t xml:space="preserve">implicitly </w:t>
      </w:r>
      <w:r>
        <w:t>assume that</w:t>
      </w:r>
      <w:r w:rsidR="00EC0F4F">
        <w:t xml:space="preserve"> </w:t>
      </w:r>
      <w:r w:rsidR="008C6854">
        <w:t xml:space="preserve">a </w:t>
      </w:r>
      <w:r w:rsidR="00EC0F4F">
        <w:t xml:space="preserve">random attendee </w:t>
      </w:r>
      <w:r>
        <w:t>would be highly interested in one topic only and not interested in others</w:t>
      </w:r>
      <w:r w:rsidR="00B117D1">
        <w:t xml:space="preserve">. This </w:t>
      </w:r>
      <w:r w:rsidR="001D6A43">
        <w:t xml:space="preserve">means that users </w:t>
      </w:r>
      <w:r w:rsidR="00B117D1">
        <w:t xml:space="preserve">would </w:t>
      </w:r>
      <w:r w:rsidR="001D6A43">
        <w:t>tend to like poster from the same area</w:t>
      </w:r>
      <w:r>
        <w:t xml:space="preserve">. While this assumption may not be accurate for a large number of attendees, we believe in captures the intention behind the classification of topics in this particular </w:t>
      </w:r>
      <w:proofErr w:type="spellStart"/>
      <w:r>
        <w:t>SfN</w:t>
      </w:r>
      <w:proofErr w:type="spellEnd"/>
      <w:r>
        <w:t xml:space="preserve"> conference. To measure the quality of suggestions, then, </w:t>
      </w:r>
      <w:r w:rsidR="001D6A43">
        <w:t>we ask the system to suggest ten posters based on a set of “liked” posters from a particular topic</w:t>
      </w:r>
      <w:r>
        <w:t xml:space="preserve">. For each of the suggestions, we </w:t>
      </w:r>
      <w:r w:rsidR="001D6A43">
        <w:t>compute</w:t>
      </w:r>
      <w:r>
        <w:t xml:space="preserve"> the distance </w:t>
      </w:r>
      <w:r w:rsidR="001066C7">
        <w:t xml:space="preserve">between its </w:t>
      </w:r>
      <w:r>
        <w:t xml:space="preserve">topic </w:t>
      </w:r>
      <w:r w:rsidR="001066C7">
        <w:t xml:space="preserve">and the </w:t>
      </w:r>
      <w:r w:rsidR="001D6A43">
        <w:t xml:space="preserve">topic of the liked posters, using as distance measure the </w:t>
      </w:r>
      <w:r>
        <w:t xml:space="preserve">lowest </w:t>
      </w:r>
      <w:r w:rsidR="001D6A43">
        <w:t xml:space="preserve">common </w:t>
      </w:r>
      <w:r>
        <w:t>an</w:t>
      </w:r>
      <w:r w:rsidR="008317B8">
        <w:t>ce</w:t>
      </w:r>
      <w:r>
        <w:t>stor</w:t>
      </w:r>
      <w:r w:rsidR="000C69E5">
        <w:t xml:space="preserve"> </w:t>
      </w:r>
      <w:r w:rsidR="002D046F">
        <w:t xml:space="preserve">in the </w:t>
      </w:r>
      <w:r w:rsidR="00BB3B32">
        <w:t xml:space="preserve">topic </w:t>
      </w:r>
      <w:r w:rsidR="002D046F">
        <w:t xml:space="preserve">tree </w:t>
      </w:r>
      <w:r w:rsidR="000C69E5">
        <w:fldChar w:fldCharType="begin"/>
      </w:r>
      <w:r w:rsidR="00527FA6">
        <w:instrText xml:space="preserve"> ADDIN EN.CITE &lt;EndNote&gt;&lt;Cite&gt;&lt;Author&gt;Aho&lt;/Author&gt;&lt;Year&gt;1976&lt;/Year&gt;&lt;RecNum&gt;14&lt;/RecNum&gt;&lt;DisplayText&gt;[17]&lt;/DisplayText&gt;&lt;record&gt;&lt;rec-number&gt;14&lt;/rec-number&gt;&lt;foreign-keys&gt;&lt;key app="EN" db-id="dzdffxrxf55zxveex2mpwpzh2zs9vfr050xd" timestamp="1446504046"&gt;14&lt;/key&gt;&lt;/foreign-keys&gt;&lt;ref-type name="Journal Article"&gt;17&lt;/ref-type&gt;&lt;contributors&gt;&lt;authors&gt;&lt;author&gt;Aho, Alfred V&lt;/author&gt;&lt;author&gt;Hopcroft, John E&lt;/author&gt;&lt;author&gt;Ullman, Jeffrey D&lt;/author&gt;&lt;/authors&gt;&lt;/contributors&gt;&lt;titles&gt;&lt;title&gt;On finding lowest common ancestors in trees&lt;/title&gt;&lt;secondary-title&gt;SIAM Journal on computing&lt;/secondary-title&gt;&lt;/titles&gt;&lt;periodical&gt;&lt;full-title&gt;SIAM Journal on computing&lt;/full-title&gt;&lt;/periodical&gt;&lt;pages&gt;115-132&lt;/pages&gt;&lt;volume&gt;5&lt;/volume&gt;&lt;number&gt;1&lt;/number&gt;&lt;dates&gt;&lt;year&gt;1976&lt;/year&gt;&lt;/dates&gt;&lt;isbn&gt;0097-5397&lt;/isbn&gt;&lt;urls&gt;&lt;/urls&gt;&lt;/record&gt;&lt;/Cite&gt;&lt;/EndNote&gt;</w:instrText>
      </w:r>
      <w:r w:rsidR="000C69E5">
        <w:fldChar w:fldCharType="separate"/>
      </w:r>
      <w:r w:rsidR="00527FA6">
        <w:rPr>
          <w:noProof/>
        </w:rPr>
        <w:t>[17]</w:t>
      </w:r>
      <w:r w:rsidR="000C69E5">
        <w:fldChar w:fldCharType="end"/>
      </w:r>
      <w:r w:rsidR="008317B8">
        <w:t xml:space="preserve">. Minimizing the </w:t>
      </w:r>
      <w:r>
        <w:t>average</w:t>
      </w:r>
      <w:r w:rsidR="00374123">
        <w:t xml:space="preserve"> of the distances between the </w:t>
      </w:r>
      <w:r w:rsidR="00374123">
        <w:lastRenderedPageBreak/>
        <w:t>like</w:t>
      </w:r>
      <w:r w:rsidR="002D046F">
        <w:t>d</w:t>
      </w:r>
      <w:r w:rsidR="00374123">
        <w:t xml:space="preserve"> topic and the ten suggested posters</w:t>
      </w:r>
      <w:r w:rsidR="008317B8">
        <w:t xml:space="preserve"> will be set </w:t>
      </w:r>
      <w:r w:rsidR="002D046F">
        <w:t>as the performance metric for our comparisons.</w:t>
      </w:r>
    </w:p>
    <w:p w14:paraId="160AD7A8" w14:textId="4937B15F" w:rsidR="00780779" w:rsidRDefault="00BF703C" w:rsidP="005644A3">
      <w:pPr>
        <w:pStyle w:val="Heading1"/>
      </w:pPr>
      <w:bookmarkStart w:id="13" w:name="_Toc308191525"/>
      <w:r>
        <w:t>Results</w:t>
      </w:r>
      <w:bookmarkEnd w:id="13"/>
    </w:p>
    <w:p w14:paraId="3B647E7C" w14:textId="789C5E2D" w:rsidR="00780779" w:rsidRDefault="00D3253A" w:rsidP="008356F5">
      <w:pPr>
        <w:pStyle w:val="Heading2"/>
      </w:pPr>
      <w:bookmarkStart w:id="14" w:name="h.qtt1qw4uvvfs" w:colFirst="0" w:colLast="0"/>
      <w:bookmarkStart w:id="15" w:name="_Toc308191526"/>
      <w:bookmarkEnd w:id="14"/>
      <w:r>
        <w:t>Parameter optimization</w:t>
      </w:r>
      <w:bookmarkEnd w:id="15"/>
    </w:p>
    <w:p w14:paraId="28EEE9E6" w14:textId="3E4A8470" w:rsidR="00D3253A" w:rsidRPr="00C14BB7" w:rsidRDefault="00D3253A" w:rsidP="00540AE9">
      <w:pPr>
        <w:pStyle w:val="Heading3"/>
      </w:pPr>
      <w:bookmarkStart w:id="16" w:name="_Toc308191527"/>
      <w:r>
        <w:t>Number of components for LSA</w:t>
      </w:r>
      <w:bookmarkEnd w:id="16"/>
    </w:p>
    <w:p w14:paraId="6C0EB3AA" w14:textId="31320545" w:rsidR="00837F99" w:rsidRDefault="00837F99" w:rsidP="005644A3">
      <w:pPr>
        <w:rPr>
          <w:szCs w:val="24"/>
        </w:rPr>
      </w:pPr>
      <w:r>
        <w:rPr>
          <w:szCs w:val="24"/>
        </w:rPr>
        <w:t xml:space="preserve">One parameter of the </w:t>
      </w:r>
      <w:r w:rsidR="007C76FB">
        <w:rPr>
          <w:szCs w:val="24"/>
        </w:rPr>
        <w:t>LSA</w:t>
      </w:r>
      <w:r>
        <w:rPr>
          <w:szCs w:val="24"/>
        </w:rPr>
        <w:t xml:space="preserve"> algorithm is the number of components</w:t>
      </w:r>
      <w:r w:rsidR="007C76FB">
        <w:rPr>
          <w:szCs w:val="24"/>
        </w:rPr>
        <w:t xml:space="preserve"> of the SVD</w:t>
      </w:r>
      <w:r w:rsidR="00A04FC6">
        <w:rPr>
          <w:szCs w:val="24"/>
        </w:rPr>
        <w:t xml:space="preserve"> decomposition</w:t>
      </w:r>
      <w:r w:rsidR="007C76FB">
        <w:rPr>
          <w:szCs w:val="24"/>
        </w:rPr>
        <w:t xml:space="preserve"> </w:t>
      </w:r>
      <w:r w:rsidR="007C76FB">
        <w:rPr>
          <w:szCs w:val="24"/>
        </w:rPr>
        <w:fldChar w:fldCharType="begin"/>
      </w:r>
      <w:r w:rsidR="00527FA6">
        <w:rPr>
          <w:szCs w:val="24"/>
        </w:rPr>
        <w:instrText xml:space="preserve"> ADDIN EN.CITE &lt;EndNote&gt;&lt;Cite&gt;&lt;Author&gt;Bishop&lt;/Author&gt;&lt;Year&gt;2006&lt;/Year&gt;&lt;RecNum&gt;15&lt;/RecNum&gt;&lt;DisplayText&gt;[14]&lt;/DisplayText&gt;&lt;record&gt;&lt;rec-number&gt;15&lt;/rec-number&gt;&lt;foreign-keys&gt;&lt;key app="EN" db-id="dzdffxrxf55zxveex2mpwpzh2zs9vfr050xd" timestamp="1446504947"&gt;15&lt;/key&gt;&lt;/foreign-keys&gt;&lt;ref-type name="Book"&gt;6&lt;/ref-type&gt;&lt;contributors&gt;&lt;authors&gt;&lt;author&gt;Bishop, Christopher M.&lt;/author&gt;&lt;/authors&gt;&lt;/contributors&gt;&lt;titles&gt;&lt;title&gt;Pattern recognition and machine learning&lt;/title&gt;&lt;secondary-title&gt;Information science and statistics&lt;/secondary-title&gt;&lt;/titles&gt;&lt;pages&gt;xx, 738 p.&lt;/pages&gt;&lt;keywords&gt;&lt;keyword&gt;Pattern perception.&lt;/keyword&gt;&lt;keyword&gt;Machine learning.&lt;/keyword&gt;&lt;/keywords&gt;&lt;dates&gt;&lt;year&gt;2006&lt;/year&gt;&lt;/dates&gt;&lt;pub-location&gt;New York&lt;/pub-location&gt;&lt;publisher&gt;Springer&lt;/publisher&gt;&lt;isbn&gt;0387310738 (hd.bd.)&amp;#xD;9780387310732&lt;/isbn&gt;&lt;accession-num&gt;14268798&lt;/accession-num&gt;&lt;call-num&gt;Q327 .B52 2006&lt;/call-num&gt;&lt;urls&gt;&lt;related-urls&gt;&lt;url&gt;Publisher description http://www.loc.gov/catdir/enhancements/fy0818/2006922522-d.html&lt;/url&gt;&lt;url&gt;Table of contents only http://www.loc.gov/catdir/enhancements/fy0818/2006922522-t.html&lt;/url&gt;&lt;/related-urls&gt;&lt;/urls&gt;&lt;/record&gt;&lt;/Cite&gt;&lt;/EndNote&gt;</w:instrText>
      </w:r>
      <w:r w:rsidR="007C76FB">
        <w:rPr>
          <w:szCs w:val="24"/>
        </w:rPr>
        <w:fldChar w:fldCharType="separate"/>
      </w:r>
      <w:r w:rsidR="00527FA6">
        <w:rPr>
          <w:noProof/>
          <w:szCs w:val="24"/>
        </w:rPr>
        <w:t>[14]</w:t>
      </w:r>
      <w:r w:rsidR="007C76FB">
        <w:rPr>
          <w:szCs w:val="24"/>
        </w:rPr>
        <w:fldChar w:fldCharType="end"/>
      </w:r>
      <w:r>
        <w:rPr>
          <w:szCs w:val="24"/>
        </w:rPr>
        <w:t xml:space="preserve">, which we find by cross validating on the distance to human curated topic classification as described in Methods. </w:t>
      </w:r>
      <w:r w:rsidR="00703B2E">
        <w:rPr>
          <w:szCs w:val="24"/>
        </w:rPr>
        <w:t>We randomly sampled one poster and liked it. Then, we ask the system to suggest ten posters and compute the average distance in human curated topic of those ten posters to the liked poster (</w:t>
      </w:r>
      <w:r w:rsidR="00CD5550">
        <w:rPr>
          <w:szCs w:val="24"/>
        </w:rPr>
        <w:t xml:space="preserve">Fig. </w:t>
      </w:r>
      <w:r w:rsidR="00A04FC6">
        <w:rPr>
          <w:szCs w:val="24"/>
        </w:rPr>
        <w:t>2</w:t>
      </w:r>
      <w:r w:rsidR="00703B2E">
        <w:rPr>
          <w:szCs w:val="24"/>
        </w:rPr>
        <w:t xml:space="preserve">). In this way, we were able to find </w:t>
      </w:r>
      <w:r w:rsidR="00DD1215">
        <w:rPr>
          <w:szCs w:val="24"/>
        </w:rPr>
        <w:t xml:space="preserve">that the </w:t>
      </w:r>
      <w:r w:rsidR="00703B2E">
        <w:rPr>
          <w:szCs w:val="24"/>
        </w:rPr>
        <w:t>appropria</w:t>
      </w:r>
      <w:r w:rsidR="00CD5550">
        <w:rPr>
          <w:szCs w:val="24"/>
        </w:rPr>
        <w:t>te number of components</w:t>
      </w:r>
      <w:r w:rsidR="00DD1215">
        <w:rPr>
          <w:szCs w:val="24"/>
        </w:rPr>
        <w:t xml:space="preserve"> </w:t>
      </w:r>
      <w:r w:rsidR="008C6854">
        <w:rPr>
          <w:szCs w:val="24"/>
        </w:rPr>
        <w:t>to be used should be</w:t>
      </w:r>
      <w:r w:rsidR="00DD1215">
        <w:rPr>
          <w:szCs w:val="24"/>
        </w:rPr>
        <w:t xml:space="preserve"> around 100</w:t>
      </w:r>
      <w:r w:rsidR="00CD5550">
        <w:rPr>
          <w:szCs w:val="24"/>
        </w:rPr>
        <w:t>.</w:t>
      </w:r>
    </w:p>
    <w:p w14:paraId="0C93AD27" w14:textId="2724DDF1" w:rsidR="00780779" w:rsidRDefault="00F56A81" w:rsidP="008356F5">
      <w:pPr>
        <w:jc w:val="center"/>
      </w:pPr>
      <w:r>
        <w:rPr>
          <w:noProof/>
        </w:rPr>
        <w:drawing>
          <wp:inline distT="0" distB="0" distL="0" distR="0" wp14:anchorId="758178AD" wp14:editId="185C4BBD">
            <wp:extent cx="3058001" cy="1834800"/>
            <wp:effectExtent l="0" t="0" r="0" b="0"/>
            <wp:docPr id="2" name="Picture 2" descr="Macintosh HD:Users:titipat:Desktop:Git:scholarfy:article:figures:performance_vs_componen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itipat:Desktop:Git:scholarfy:article:figures:performance_vs_components.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8870" cy="1835321"/>
                    </a:xfrm>
                    <a:prstGeom prst="rect">
                      <a:avLst/>
                    </a:prstGeom>
                    <a:noFill/>
                    <a:ln>
                      <a:noFill/>
                    </a:ln>
                  </pic:spPr>
                </pic:pic>
              </a:graphicData>
            </a:graphic>
          </wp:inline>
        </w:drawing>
      </w:r>
    </w:p>
    <w:p w14:paraId="2DFE7F49" w14:textId="57EFAA51" w:rsidR="00780779" w:rsidRPr="008356F5" w:rsidRDefault="009427F2" w:rsidP="008356F5">
      <w:pPr>
        <w:pStyle w:val="Caption"/>
        <w:rPr>
          <w:lang w:bidi="th-TH"/>
        </w:rPr>
      </w:pPr>
      <w:r w:rsidRPr="008356F5">
        <w:t>Fig</w:t>
      </w:r>
      <w:r w:rsidR="009F60B7">
        <w:t>.</w:t>
      </w:r>
      <w:r w:rsidRPr="008356F5">
        <w:t xml:space="preserve"> </w:t>
      </w:r>
      <w:r w:rsidR="009F60B7">
        <w:t>2</w:t>
      </w:r>
      <w:r w:rsidRPr="008356F5">
        <w:t xml:space="preserve"> </w:t>
      </w:r>
      <w:r w:rsidR="00E33A0D" w:rsidRPr="00C66605">
        <w:rPr>
          <w:b/>
        </w:rPr>
        <w:t xml:space="preserve">Number of </w:t>
      </w:r>
      <w:r w:rsidR="00C66605" w:rsidRPr="00C66605">
        <w:rPr>
          <w:b/>
        </w:rPr>
        <w:t xml:space="preserve">SVD </w:t>
      </w:r>
      <w:r w:rsidR="00E33A0D" w:rsidRPr="00C66605">
        <w:rPr>
          <w:b/>
        </w:rPr>
        <w:t xml:space="preserve">components </w:t>
      </w:r>
      <w:r w:rsidR="00C66605" w:rsidRPr="00C66605">
        <w:rPr>
          <w:b/>
        </w:rPr>
        <w:t>vs. performance of the algorithm to capture human curated topics</w:t>
      </w:r>
    </w:p>
    <w:p w14:paraId="34C6A7D5" w14:textId="7EDBC785" w:rsidR="00D3253A" w:rsidRDefault="00D3253A" w:rsidP="00D3253A">
      <w:pPr>
        <w:pStyle w:val="Heading3"/>
      </w:pPr>
      <w:bookmarkStart w:id="17" w:name="_Toc308191528"/>
      <w:r>
        <w:t xml:space="preserve">Weight of relevant and non-relevant </w:t>
      </w:r>
      <w:r w:rsidR="00E33A0D">
        <w:t xml:space="preserve">documents for </w:t>
      </w:r>
      <w:proofErr w:type="spellStart"/>
      <w:r w:rsidR="00E33A0D">
        <w:t>Rocchio</w:t>
      </w:r>
      <w:proofErr w:type="spellEnd"/>
      <w:r w:rsidR="00E33A0D">
        <w:t xml:space="preserve"> algorithm</w:t>
      </w:r>
      <w:bookmarkEnd w:id="17"/>
    </w:p>
    <w:p w14:paraId="431DAEA3" w14:textId="78106206" w:rsidR="000030B2" w:rsidRDefault="00CD5550" w:rsidP="00540AE9">
      <w:r>
        <w:t xml:space="preserve">The </w:t>
      </w:r>
      <w:proofErr w:type="spellStart"/>
      <w:r>
        <w:t>Rocchio</w:t>
      </w:r>
      <w:proofErr w:type="spellEnd"/>
      <w:r>
        <w:t xml:space="preserve"> algorithm differently weighs the importance of relevant documents with a parameter </w:t>
      </w:r>
      <m:oMath>
        <m:r>
          <w:rPr>
            <w:rFonts w:ascii="Cambria Math" w:hAnsi="Cambria Math"/>
          </w:rPr>
          <m:t>α</m:t>
        </m:r>
      </m:oMath>
      <w:r>
        <w:t xml:space="preserve"> and the importance of non-relevant with a parameter </w:t>
      </w:r>
      <m:oMath>
        <m:r>
          <w:rPr>
            <w:rFonts w:ascii="Cambria Math" w:hAnsi="Cambria Math"/>
          </w:rPr>
          <m:t>β</m:t>
        </m:r>
      </m:oMath>
      <w:r>
        <w:t xml:space="preserve"> (see Eq. 1). </w:t>
      </w:r>
      <w:r w:rsidR="00E33A0D">
        <w:t xml:space="preserve">We tuned the parameters </w:t>
      </w:r>
      <m:oMath>
        <m:r>
          <w:rPr>
            <w:rFonts w:ascii="Cambria Math" w:hAnsi="Cambria Math"/>
          </w:rPr>
          <m:t>α</m:t>
        </m:r>
      </m:oMath>
      <w:r w:rsidR="00E33A0D">
        <w:t xml:space="preserve"> and </w:t>
      </w:r>
      <m:oMath>
        <m:r>
          <w:rPr>
            <w:rFonts w:ascii="Cambria Math" w:hAnsi="Cambria Math"/>
          </w:rPr>
          <m:t>β</m:t>
        </m:r>
      </m:oMath>
      <w:r w:rsidR="00C3148C">
        <w:t xml:space="preserve"> </w:t>
      </w:r>
      <w:r w:rsidR="000030B2">
        <w:t xml:space="preserve">using a procedure similar to that used for finding the number of components in SVD. </w:t>
      </w:r>
    </w:p>
    <w:p w14:paraId="70717EB6" w14:textId="60C223FD" w:rsidR="00276078" w:rsidRDefault="00C3148C" w:rsidP="00540AE9">
      <w:r>
        <w:t xml:space="preserve">The experiment this time is done by liking one poster from a random topic and voting </w:t>
      </w:r>
      <w:r w:rsidR="000030B2">
        <w:t xml:space="preserve">as </w:t>
      </w:r>
      <w:r>
        <w:t xml:space="preserve">non-relevant a poster from a different topic. </w:t>
      </w:r>
      <w:r w:rsidR="00276078">
        <w:t xml:space="preserve">We performed three experiments where we tested three distances of the non-relevant voted posters: distance 1 (1 subdivision away), distance 2 (in a </w:t>
      </w:r>
      <w:r w:rsidR="00276078">
        <w:lastRenderedPageBreak/>
        <w:t xml:space="preserve">difference subarea), and distance 3 (in a different area of study). For each of these experiments, we tried a grid of </w:t>
      </w:r>
      <m:oMath>
        <m:r>
          <w:rPr>
            <w:rFonts w:ascii="Cambria Math" w:hAnsi="Cambria Math"/>
          </w:rPr>
          <m:t>α</m:t>
        </m:r>
      </m:oMath>
      <w:r w:rsidR="00276078">
        <w:t xml:space="preserve"> and </w:t>
      </w:r>
      <m:oMath>
        <m:r>
          <w:rPr>
            <w:rFonts w:ascii="Cambria Math" w:hAnsi="Cambria Math"/>
          </w:rPr>
          <m:t>β</m:t>
        </m:r>
      </m:oMath>
      <w:r w:rsidR="00276078">
        <w:t xml:space="preserve"> parameters and computed the average topic distance over a set of 1,000 </w:t>
      </w:r>
      <w:r w:rsidR="00F83CAC">
        <w:t>simulations (Fig. 3</w:t>
      </w:r>
      <w:r w:rsidR="008D0BCC">
        <w:t xml:space="preserve">). </w:t>
      </w:r>
      <w:r w:rsidR="008C6854">
        <w:t>This is possible because we only have two free parameters here.</w:t>
      </w:r>
    </w:p>
    <w:p w14:paraId="1EC4299B" w14:textId="68C1A343" w:rsidR="002D0A9E" w:rsidRDefault="008D0BCC" w:rsidP="00540AE9">
      <w:r>
        <w:t xml:space="preserve">We found that voting as non-relevant </w:t>
      </w:r>
      <w:r w:rsidR="00CB7DB8">
        <w:t xml:space="preserve">those </w:t>
      </w:r>
      <w:r>
        <w:t xml:space="preserve">posters that are 1 distance </w:t>
      </w:r>
      <w:r w:rsidR="008C6854">
        <w:t xml:space="preserve">away </w:t>
      </w:r>
      <w:r>
        <w:t xml:space="preserve">produces large effects on </w:t>
      </w:r>
      <w:r w:rsidR="00CB7DB8">
        <w:t>performance</w:t>
      </w:r>
      <w:r>
        <w:t xml:space="preserve">. Interestingly, we found that the parameter </w:t>
      </w:r>
      <m:oMath>
        <m:r>
          <w:rPr>
            <w:rFonts w:ascii="Cambria Math" w:hAnsi="Cambria Math"/>
          </w:rPr>
          <m:t>β</m:t>
        </m:r>
      </m:oMath>
      <w:r>
        <w:t xml:space="preserve"> </w:t>
      </w:r>
      <w:r w:rsidR="008C6854">
        <w:t xml:space="preserve">almost always </w:t>
      </w:r>
      <w:r>
        <w:t>makes the performance decrease.</w:t>
      </w:r>
      <w:r w:rsidR="002D0A9E">
        <w:t xml:space="preserve"> This means that non-relevant posters should be use</w:t>
      </w:r>
      <w:r w:rsidR="00385EEA">
        <w:t>d</w:t>
      </w:r>
      <w:r w:rsidR="002D0A9E">
        <w:t xml:space="preserve"> to filter out the recommendations rather modifying a </w:t>
      </w:r>
      <w:r w:rsidR="00385EEA">
        <w:t xml:space="preserve">user’s </w:t>
      </w:r>
      <w:r w:rsidR="00CB7DB8">
        <w:t xml:space="preserve">preference </w:t>
      </w:r>
      <w:r w:rsidR="002D0A9E">
        <w:t>vector</w:t>
      </w:r>
      <w:r w:rsidR="00323E11">
        <w:t xml:space="preserve">. </w:t>
      </w:r>
      <w:r>
        <w:t>We also found</w:t>
      </w:r>
      <w:r w:rsidR="00CB7DB8">
        <w:t xml:space="preserve"> that</w:t>
      </w:r>
      <w:r>
        <w:t xml:space="preserve"> the best </w:t>
      </w:r>
      <w:r w:rsidR="00F673AD">
        <w:t>v</w:t>
      </w:r>
      <w:r w:rsidR="00CB7DB8">
        <w:t>alues for the parameter</w:t>
      </w:r>
      <w:r>
        <w:t xml:space="preserve"> </w:t>
      </w:r>
      <m:oMath>
        <m:r>
          <w:rPr>
            <w:rFonts w:ascii="Cambria Math" w:hAnsi="Cambria Math"/>
          </w:rPr>
          <m:t>α</m:t>
        </m:r>
      </m:oMath>
      <w:r>
        <w:t xml:space="preserve"> </w:t>
      </w:r>
      <w:r w:rsidR="00CB7DB8">
        <w:t>are</w:t>
      </w:r>
      <w:r>
        <w:t xml:space="preserve"> </w:t>
      </w:r>
      <w:r w:rsidR="00CB7DB8">
        <w:t xml:space="preserve">always larger </w:t>
      </w:r>
      <w:r>
        <w:t>than 1</w:t>
      </w:r>
      <w:r w:rsidR="00A776BF">
        <w:t xml:space="preserve">. </w:t>
      </w:r>
      <w:r w:rsidR="00CA4D36">
        <w:t xml:space="preserve">Additionally, we found that non-relevant posters that </w:t>
      </w:r>
      <w:r w:rsidR="00F83CAC">
        <w:t xml:space="preserve">are </w:t>
      </w:r>
      <w:r w:rsidR="00CA4D36">
        <w:t xml:space="preserve">3 </w:t>
      </w:r>
      <w:proofErr w:type="gramStart"/>
      <w:r w:rsidR="00CA4D36">
        <w:t>distance</w:t>
      </w:r>
      <w:proofErr w:type="gramEnd"/>
      <w:r w:rsidR="00CA4D36">
        <w:t xml:space="preserve"> </w:t>
      </w:r>
      <w:r w:rsidR="00DB0597">
        <w:t xml:space="preserve">away </w:t>
      </w:r>
      <w:r w:rsidR="00CA4D36">
        <w:t xml:space="preserve">in topic space have little effect on </w:t>
      </w:r>
      <w:r w:rsidR="00DD6F8F">
        <w:t>performance</w:t>
      </w:r>
      <w:r w:rsidR="00CA4D36">
        <w:t xml:space="preserve"> (Fig. </w:t>
      </w:r>
      <w:r w:rsidR="00DB0597">
        <w:t>3</w:t>
      </w:r>
      <w:r w:rsidR="00CA4D36">
        <w:t>). This is intuitive because disliking posters that are far away gives little information about the topic that a u</w:t>
      </w:r>
      <w:r w:rsidR="00767D94">
        <w:t xml:space="preserve">ser may like. </w:t>
      </w:r>
      <w:r w:rsidR="002D0A9E">
        <w:t xml:space="preserve">At the end, the best combination of parameters for non-relevant posters that are away 1 distance is </w:t>
      </w:r>
      <m:oMath>
        <m:r>
          <w:rPr>
            <w:rFonts w:ascii="Cambria Math" w:hAnsi="Cambria Math"/>
          </w:rPr>
          <m:t>α=1.</m:t>
        </m:r>
      </m:oMath>
      <w:r w:rsidR="002D0A9E">
        <w:t xml:space="preserve">8 and </w:t>
      </w:r>
      <m:oMath>
        <m:r>
          <w:rPr>
            <w:rFonts w:ascii="Cambria Math" w:hAnsi="Cambria Math"/>
          </w:rPr>
          <m:t>β=0</m:t>
        </m:r>
      </m:oMath>
      <w:r w:rsidR="002D0A9E">
        <w:t xml:space="preserve">. </w:t>
      </w:r>
    </w:p>
    <w:p w14:paraId="40B3D730" w14:textId="3EB918BF" w:rsidR="005C321F" w:rsidRDefault="00F83CAC" w:rsidP="005C321F">
      <w:pPr>
        <w:jc w:val="center"/>
      </w:pPr>
      <w:r>
        <w:rPr>
          <w:noProof/>
        </w:rPr>
        <w:drawing>
          <wp:inline distT="0" distB="0" distL="0" distR="0" wp14:anchorId="1DAEF950" wp14:editId="11A33F1E">
            <wp:extent cx="5939155" cy="1982470"/>
            <wp:effectExtent l="0" t="0" r="0" b="0"/>
            <wp:docPr id="3" name="Picture 3" descr="Macintosh HD:Users:titipat:Desktop:Git:scholarfy:article:figures:alpha_beta_relation_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itipat:Desktop:Git:scholarfy:article:figures:alpha_beta_relation_plot.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9155" cy="1982470"/>
                    </a:xfrm>
                    <a:prstGeom prst="rect">
                      <a:avLst/>
                    </a:prstGeom>
                    <a:noFill/>
                    <a:ln>
                      <a:noFill/>
                    </a:ln>
                  </pic:spPr>
                </pic:pic>
              </a:graphicData>
            </a:graphic>
          </wp:inline>
        </w:drawing>
      </w:r>
    </w:p>
    <w:p w14:paraId="2D830C88" w14:textId="5C5A8082" w:rsidR="005C321F" w:rsidRDefault="005C321F" w:rsidP="005C321F">
      <w:pPr>
        <w:pStyle w:val="Caption"/>
      </w:pPr>
      <w:r w:rsidRPr="008356F5">
        <w:t>Fig</w:t>
      </w:r>
      <w:r w:rsidR="009F60B7">
        <w:t>.</w:t>
      </w:r>
      <w:r w:rsidRPr="008356F5">
        <w:t xml:space="preserve"> </w:t>
      </w:r>
      <w:r w:rsidR="009F60B7">
        <w:t>3</w:t>
      </w:r>
      <w:r w:rsidRPr="008356F5">
        <w:t xml:space="preserve"> </w:t>
      </w:r>
      <w:proofErr w:type="gramStart"/>
      <w:r w:rsidR="00C66605" w:rsidRPr="00C66605">
        <w:rPr>
          <w:b/>
        </w:rPr>
        <w:t>F</w:t>
      </w:r>
      <w:r w:rsidR="00767D94">
        <w:rPr>
          <w:b/>
        </w:rPr>
        <w:t>inding</w:t>
      </w:r>
      <w:proofErr w:type="gramEnd"/>
      <w:r w:rsidR="00767D94">
        <w:rPr>
          <w:b/>
        </w:rPr>
        <w:t xml:space="preserve"> best parameters to weigh</w:t>
      </w:r>
      <w:r w:rsidR="00C66605" w:rsidRPr="00C66605">
        <w:rPr>
          <w:b/>
        </w:rPr>
        <w:t xml:space="preserve"> relevant and non-relevant votes.</w:t>
      </w:r>
      <w:r w:rsidR="00C66605">
        <w:t xml:space="preserve"> Performance of the system as a function alpha and beta parameters for non-relevant documents that are 1 </w:t>
      </w:r>
      <w:r w:rsidR="00570E6F">
        <w:t>distance away (A), 2 dislike distance away (B), and 3 dislike distance away (C)</w:t>
      </w:r>
      <w:r w:rsidR="00C66605">
        <w:t xml:space="preserve"> in human curated topics</w:t>
      </w:r>
      <w:r w:rsidR="00767D94">
        <w:t>.</w:t>
      </w:r>
    </w:p>
    <w:p w14:paraId="745C2018" w14:textId="2B858AE2" w:rsidR="00780779" w:rsidRDefault="00DB0904" w:rsidP="00DB0904">
      <w:pPr>
        <w:pStyle w:val="Heading2"/>
      </w:pPr>
      <w:bookmarkStart w:id="18" w:name="_Toc308191529"/>
      <w:r>
        <w:t>Algorithm comparison</w:t>
      </w:r>
      <w:bookmarkEnd w:id="18"/>
    </w:p>
    <w:p w14:paraId="71A4E84F" w14:textId="1FD26C10" w:rsidR="00BA6733" w:rsidRDefault="00256D38" w:rsidP="00AE3218">
      <w:r>
        <w:t xml:space="preserve">In this section, we compare the performance of our algorithm against </w:t>
      </w:r>
      <w:r w:rsidR="00BA6733">
        <w:t xml:space="preserve">common </w:t>
      </w:r>
      <w:r>
        <w:t xml:space="preserve">alternatives. </w:t>
      </w:r>
      <w:r w:rsidR="00BA6733">
        <w:t xml:space="preserve">Our algorithm requires the use of abstracts, a significantly more complex data source than keywords, for example. However, using the full abstract could capture variability that is not available in other simpler methods. To properly test the advantages of our approach, we cross validate the </w:t>
      </w:r>
      <w:r w:rsidR="00BA6733">
        <w:lastRenderedPageBreak/>
        <w:t>performance of our method by using human curated topic distance</w:t>
      </w:r>
      <w:r w:rsidR="000C0202">
        <w:t>s as a performance metric</w:t>
      </w:r>
      <w:r w:rsidR="00BA6733">
        <w:t xml:space="preserve"> (see Methods).</w:t>
      </w:r>
    </w:p>
    <w:p w14:paraId="7CBD819D" w14:textId="696F0224" w:rsidR="00BA6733" w:rsidRDefault="00BA6733" w:rsidP="00AE3218">
      <w:r>
        <w:t xml:space="preserve">For each of the algorithms tested below, we </w:t>
      </w:r>
      <w:r w:rsidR="003775B7">
        <w:t>do</w:t>
      </w:r>
      <w:r>
        <w:t xml:space="preserve"> the following simulation to estimate their performance</w:t>
      </w:r>
      <w:r w:rsidR="00186950">
        <w:t>s</w:t>
      </w:r>
      <w:r>
        <w:t xml:space="preserve">. </w:t>
      </w:r>
      <w:r w:rsidR="00186950">
        <w:t>For each run of a simulation, we pick a poster at random and vote it as relevant. Then, we ask the algorithm to suggest ten posters based on that vote. We compute the average distance in human curated topic space between the suggestions and the liked poster. We then vote for another poster randomly selected from the same human curated topic as the first poster. We again ask the algorithm to suggest a set of ten posters and again we compute the average distance. We repeat this process ma</w:t>
      </w:r>
      <w:r w:rsidR="005F14B4">
        <w:t>ny times to obtain the average distance to human curated topics as a function of the number of votes. This simulation will help us understand the performance of the algorithms as they gather more votes from a simulated user.</w:t>
      </w:r>
    </w:p>
    <w:p w14:paraId="1AFE9509" w14:textId="6FB3A687" w:rsidR="00BA6733" w:rsidRDefault="00BA6733" w:rsidP="00BA6733">
      <w:r>
        <w:t xml:space="preserve">As a baseline for all comparisons, we compute the performance of a null model that suggests posters at random. </w:t>
      </w:r>
      <w:r w:rsidR="00DB0904">
        <w:t xml:space="preserve">This is necessary because the </w:t>
      </w:r>
      <w:r w:rsidR="00A27257">
        <w:t>distribution</w:t>
      </w:r>
      <w:r w:rsidR="00DB0904">
        <w:t xml:space="preserve"> of human curated topic</w:t>
      </w:r>
      <w:r w:rsidR="00D92415">
        <w:t>s</w:t>
      </w:r>
      <w:r w:rsidR="00DB0904">
        <w:t xml:space="preserve"> is not </w:t>
      </w:r>
      <w:r>
        <w:t>uniform</w:t>
      </w:r>
      <w:r w:rsidR="00D92415">
        <w:t xml:space="preserve"> and therefore the distances could be distributed in unexpected ways</w:t>
      </w:r>
      <w:r w:rsidR="00DB0904">
        <w:t xml:space="preserve">. </w:t>
      </w:r>
      <w:r w:rsidR="00D92415">
        <w:t xml:space="preserve">Not </w:t>
      </w:r>
      <w:r w:rsidR="00726D94">
        <w:t>surprisingly</w:t>
      </w:r>
      <w:r w:rsidR="00D92415">
        <w:t>, t</w:t>
      </w:r>
      <w:r w:rsidR="005F14B4">
        <w:t>he average distance to the human curated topic remain</w:t>
      </w:r>
      <w:r w:rsidR="00D92415">
        <w:t>ed</w:t>
      </w:r>
      <w:r w:rsidR="005F14B4">
        <w:t xml:space="preserve"> co</w:t>
      </w:r>
      <w:r w:rsidR="00F666C7">
        <w:t>n</w:t>
      </w:r>
      <w:r w:rsidR="005F14B4">
        <w:t>stant wit</w:t>
      </w:r>
      <w:r w:rsidR="003775B7">
        <w:t>h the number of votes (Fig. 4</w:t>
      </w:r>
      <w:r w:rsidR="00D92415">
        <w:t>, Random) but it was below 3, which is the farthest possible</w:t>
      </w:r>
      <w:r w:rsidR="00DF098C">
        <w:t xml:space="preserve"> distance</w:t>
      </w:r>
      <w:r w:rsidR="00D92415">
        <w:t>. This baseline will allow us to compare performance against a proper null model.</w:t>
      </w:r>
    </w:p>
    <w:p w14:paraId="3946E31C" w14:textId="5EF0E549" w:rsidR="00D92415" w:rsidRDefault="00D92415" w:rsidP="00BA6733">
      <w:r>
        <w:t xml:space="preserve">Keywords are </w:t>
      </w:r>
      <w:r w:rsidR="003775B7">
        <w:t>a</w:t>
      </w:r>
      <w:r>
        <w:t xml:space="preserve"> common recommendation technique that relies on using human curated “tags” for each document. In our dataset (see Materials), the authors themselves assigned multiple keywords by picking</w:t>
      </w:r>
      <w:r w:rsidR="00922813">
        <w:t xml:space="preserve"> them</w:t>
      </w:r>
      <w:r>
        <w:t xml:space="preserve"> from a predefined set </w:t>
      </w:r>
      <w:r w:rsidR="005368FE">
        <w:t>crafted</w:t>
      </w:r>
      <w:r>
        <w:t xml:space="preserve"> by the orga</w:t>
      </w:r>
      <w:r w:rsidR="00726D94">
        <w:t xml:space="preserve">nizers. We used these keywords to produce recommendations by </w:t>
      </w:r>
      <w:r w:rsidR="005368FE">
        <w:t xml:space="preserve">simply using them as </w:t>
      </w:r>
      <w:r w:rsidR="00726D94">
        <w:t xml:space="preserve">documents. </w:t>
      </w:r>
      <w:r w:rsidR="00E36198">
        <w:t>We</w:t>
      </w:r>
      <w:r w:rsidR="00726D94">
        <w:t xml:space="preserve"> </w:t>
      </w:r>
      <w:r w:rsidR="00E36198">
        <w:t xml:space="preserve">then </w:t>
      </w:r>
      <w:r w:rsidR="00726D94">
        <w:t xml:space="preserve">model keyword counts </w:t>
      </w:r>
      <w:r w:rsidR="00E36198">
        <w:t>by transforming them from the</w:t>
      </w:r>
      <w:r w:rsidR="00726D94">
        <w:t xml:space="preserve"> </w:t>
      </w:r>
      <w:proofErr w:type="spellStart"/>
      <w:r w:rsidR="00726D94">
        <w:t>tf-idf</w:t>
      </w:r>
      <w:proofErr w:type="spellEnd"/>
      <w:r w:rsidR="00726D94">
        <w:t xml:space="preserve"> </w:t>
      </w:r>
      <w:r w:rsidR="008539B0">
        <w:t xml:space="preserve">matrix </w:t>
      </w:r>
      <w:r w:rsidR="00726D94">
        <w:t xml:space="preserve">to 30 SVD dimensions. Preliminary analysis </w:t>
      </w:r>
      <w:r w:rsidR="008539B0">
        <w:t>revealed</w:t>
      </w:r>
      <w:r w:rsidR="00377406">
        <w:t xml:space="preserve"> that</w:t>
      </w:r>
      <w:r w:rsidR="00726D94">
        <w:t xml:space="preserve"> 30 dimensions </w:t>
      </w:r>
      <w:r w:rsidR="00377406">
        <w:t xml:space="preserve">was an appropriate </w:t>
      </w:r>
      <w:r w:rsidR="00726D94">
        <w:t xml:space="preserve">number </w:t>
      </w:r>
      <w:r w:rsidR="00377406">
        <w:t xml:space="preserve">to capture </w:t>
      </w:r>
      <w:r w:rsidR="00726D94">
        <w:t>most of the variability. Suggestion</w:t>
      </w:r>
      <w:r w:rsidR="00ED5313">
        <w:t>s</w:t>
      </w:r>
      <w:r w:rsidR="00726D94">
        <w:t xml:space="preserve"> using keywords perform significantly better than random suggestions (</w:t>
      </w:r>
      <w:r w:rsidR="005279ED">
        <w:t xml:space="preserve">paired </w:t>
      </w:r>
      <w:proofErr w:type="gramStart"/>
      <w:r w:rsidR="005279ED" w:rsidRPr="005279ED">
        <w:rPr>
          <w:i/>
        </w:rPr>
        <w:t>t</w:t>
      </w:r>
      <w:r w:rsidR="005279ED">
        <w:t>(</w:t>
      </w:r>
      <w:proofErr w:type="gramEnd"/>
      <w:r w:rsidR="006A1C3D">
        <w:t>4999</w:t>
      </w:r>
      <w:r w:rsidR="005279ED">
        <w:t xml:space="preserve">) = </w:t>
      </w:r>
      <w:r w:rsidR="006A1C3D">
        <w:t>74.74</w:t>
      </w:r>
      <w:r w:rsidR="005279ED">
        <w:t xml:space="preserve">, </w:t>
      </w:r>
      <w:r w:rsidR="005279ED">
        <w:rPr>
          <w:i/>
        </w:rPr>
        <w:t>p</w:t>
      </w:r>
      <w:r w:rsidR="005279ED">
        <w:t xml:space="preserve"> &lt; 0.0</w:t>
      </w:r>
      <w:r w:rsidR="006A1C3D">
        <w:t>0</w:t>
      </w:r>
      <w:r w:rsidR="005279ED">
        <w:t xml:space="preserve">01) </w:t>
      </w:r>
      <w:r w:rsidR="006A1C3D">
        <w:t>and</w:t>
      </w:r>
      <w:r w:rsidR="005279ED">
        <w:t xml:space="preserve"> keyword suggestion performance improve</w:t>
      </w:r>
      <w:r w:rsidR="00ED5313">
        <w:t>s</w:t>
      </w:r>
      <w:r w:rsidR="005279ED">
        <w:t xml:space="preserve"> </w:t>
      </w:r>
      <w:r w:rsidR="00ED5313">
        <w:t>with</w:t>
      </w:r>
      <w:r w:rsidR="005279ED">
        <w:t xml:space="preserve"> </w:t>
      </w:r>
      <w:r w:rsidR="00ED5313">
        <w:t xml:space="preserve">the </w:t>
      </w:r>
      <w:r w:rsidR="005279ED">
        <w:t>number of votes (</w:t>
      </w:r>
      <w:r w:rsidR="00A02CAD">
        <w:t xml:space="preserve">paired </w:t>
      </w:r>
      <w:r w:rsidR="005279ED">
        <w:rPr>
          <w:i/>
        </w:rPr>
        <w:t>t</w:t>
      </w:r>
      <w:r w:rsidR="005279ED">
        <w:t>(</w:t>
      </w:r>
      <w:r w:rsidR="006A1C3D">
        <w:t>4998</w:t>
      </w:r>
      <w:r w:rsidR="005279ED">
        <w:t xml:space="preserve">) = </w:t>
      </w:r>
      <w:r w:rsidR="006A1C3D">
        <w:t>-4.428</w:t>
      </w:r>
      <w:r w:rsidR="005279ED">
        <w:t xml:space="preserve">, </w:t>
      </w:r>
      <w:r w:rsidR="005279ED">
        <w:rPr>
          <w:i/>
        </w:rPr>
        <w:t>p</w:t>
      </w:r>
      <w:r w:rsidR="005279ED">
        <w:t xml:space="preserve"> </w:t>
      </w:r>
      <w:r w:rsidR="006A1C3D">
        <w:t>&lt;</w:t>
      </w:r>
      <w:r w:rsidR="005279ED">
        <w:t xml:space="preserve"> </w:t>
      </w:r>
      <w:r w:rsidR="006A1C3D">
        <w:t>0.0001</w:t>
      </w:r>
      <w:r w:rsidR="008539B0">
        <w:t xml:space="preserve">, Fig. </w:t>
      </w:r>
      <w:r w:rsidR="000945E5">
        <w:t>4</w:t>
      </w:r>
      <w:r w:rsidR="005279ED">
        <w:t xml:space="preserve">). While </w:t>
      </w:r>
      <w:r w:rsidR="009B00FD" w:rsidRPr="000757EF">
        <w:t>keywords allow</w:t>
      </w:r>
      <w:r w:rsidR="005279ED">
        <w:t xml:space="preserve"> for better suggestions</w:t>
      </w:r>
      <w:r w:rsidR="00ED5313">
        <w:t xml:space="preserve"> than the null model, </w:t>
      </w:r>
      <w:r w:rsidR="005279ED">
        <w:t>authors</w:t>
      </w:r>
      <w:r w:rsidR="00A02CAD">
        <w:t xml:space="preserve"> would</w:t>
      </w:r>
      <w:r w:rsidR="005279ED">
        <w:t xml:space="preserve"> </w:t>
      </w:r>
      <w:r w:rsidR="00ED5313">
        <w:t xml:space="preserve">need to </w:t>
      </w:r>
      <w:r w:rsidR="005279ED">
        <w:t>manually provide them.</w:t>
      </w:r>
    </w:p>
    <w:p w14:paraId="39F64410" w14:textId="548FE3B4" w:rsidR="009B5F02" w:rsidRDefault="000018E9" w:rsidP="00AE3218">
      <w:r>
        <w:t>Science</w:t>
      </w:r>
      <w:r w:rsidR="005279ED">
        <w:t xml:space="preserve"> Concierge uses the abstracts to automatically extract topics and provide suggestions. We found that </w:t>
      </w:r>
      <w:r>
        <w:t xml:space="preserve">Science </w:t>
      </w:r>
      <w:r w:rsidR="005279ED">
        <w:t xml:space="preserve">Concierge produces significantly better suggestions than keywords (Fig. </w:t>
      </w:r>
      <w:r w:rsidR="000945E5">
        <w:t>4</w:t>
      </w:r>
      <w:r w:rsidR="005279ED">
        <w:t xml:space="preserve">, </w:t>
      </w:r>
      <w:r w:rsidR="00A02CAD">
        <w:t xml:space="preserve">paired </w:t>
      </w:r>
      <w:proofErr w:type="gramStart"/>
      <w:r w:rsidR="005279ED">
        <w:rPr>
          <w:i/>
        </w:rPr>
        <w:t>t</w:t>
      </w:r>
      <w:r w:rsidR="005279ED">
        <w:t>(</w:t>
      </w:r>
      <w:proofErr w:type="gramEnd"/>
      <w:r w:rsidR="006A1C3D">
        <w:t>4999</w:t>
      </w:r>
      <w:r w:rsidR="005279ED">
        <w:t xml:space="preserve">) = </w:t>
      </w:r>
      <w:r w:rsidR="006A1C3D">
        <w:t>78.95</w:t>
      </w:r>
      <w:r w:rsidR="005279ED">
        <w:t xml:space="preserve">, </w:t>
      </w:r>
      <w:r w:rsidR="005279ED">
        <w:rPr>
          <w:i/>
        </w:rPr>
        <w:t>p</w:t>
      </w:r>
      <w:r w:rsidR="005279ED">
        <w:t xml:space="preserve"> &lt; 0.0</w:t>
      </w:r>
      <w:r w:rsidR="006A1C3D">
        <w:t>0</w:t>
      </w:r>
      <w:r w:rsidR="005279ED">
        <w:t>01).</w:t>
      </w:r>
      <w:r>
        <w:t xml:space="preserve"> W</w:t>
      </w:r>
      <w:r w:rsidR="005279ED">
        <w:t xml:space="preserve">e found that the performance significantly improves as the </w:t>
      </w:r>
      <w:r w:rsidR="005279ED">
        <w:lastRenderedPageBreak/>
        <w:t>system learns more about a user (</w:t>
      </w:r>
      <w:proofErr w:type="gramStart"/>
      <w:r w:rsidR="005279ED">
        <w:rPr>
          <w:i/>
        </w:rPr>
        <w:t>t</w:t>
      </w:r>
      <w:r w:rsidR="005279ED">
        <w:t>(</w:t>
      </w:r>
      <w:proofErr w:type="gramEnd"/>
      <w:r w:rsidR="00CA2B98">
        <w:t>4998</w:t>
      </w:r>
      <w:r w:rsidR="005279ED">
        <w:t xml:space="preserve">) = </w:t>
      </w:r>
      <w:r w:rsidR="00CA2B98">
        <w:t>-31.6</w:t>
      </w:r>
      <w:r w:rsidR="005279ED">
        <w:t xml:space="preserve">, </w:t>
      </w:r>
      <w:r w:rsidR="005279ED">
        <w:rPr>
          <w:i/>
        </w:rPr>
        <w:t xml:space="preserve">p </w:t>
      </w:r>
      <w:r w:rsidR="005279ED">
        <w:t xml:space="preserve">&lt; 0.001). </w:t>
      </w:r>
      <w:r w:rsidR="00C856A8">
        <w:t xml:space="preserve">Moreover, we found that </w:t>
      </w:r>
      <w:r>
        <w:t>Science Concierge</w:t>
      </w:r>
      <w:r w:rsidR="00C856A8">
        <w:t xml:space="preserve"> improves with votes significantly faster than the keyword model (</w:t>
      </w:r>
      <w:proofErr w:type="gramStart"/>
      <w:r w:rsidR="00C856A8">
        <w:rPr>
          <w:i/>
        </w:rPr>
        <w:t>t</w:t>
      </w:r>
      <w:r w:rsidR="00C856A8">
        <w:t>(</w:t>
      </w:r>
      <w:proofErr w:type="gramEnd"/>
      <w:r w:rsidR="00C856A8">
        <w:t xml:space="preserve">9997) = –66.28, </w:t>
      </w:r>
      <w:r w:rsidR="00C856A8">
        <w:rPr>
          <w:i/>
        </w:rPr>
        <w:t>p</w:t>
      </w:r>
      <w:r w:rsidR="00C856A8">
        <w:t xml:space="preserve"> &lt; 0.0001). </w:t>
      </w:r>
      <w:r w:rsidR="000044A9">
        <w:t>Scholar Concierge thus does not require humans to provide keywords and improves the recommendation as more votes are provided.</w:t>
      </w:r>
    </w:p>
    <w:p w14:paraId="34A0C7E5" w14:textId="688C0ABB" w:rsidR="009B5F02" w:rsidRDefault="009B00FD" w:rsidP="00D93815">
      <w:pPr>
        <w:jc w:val="center"/>
      </w:pPr>
      <w:r>
        <w:rPr>
          <w:noProof/>
        </w:rPr>
        <w:drawing>
          <wp:inline distT="0" distB="0" distL="0" distR="0" wp14:anchorId="51E521DD" wp14:editId="591F3D9E">
            <wp:extent cx="3690620" cy="1845310"/>
            <wp:effectExtent l="0" t="0" r="0" b="8890"/>
            <wp:docPr id="9" name="Picture 9" descr="Macintosh HD:Users:titipat:Desktop:Git:scholarfy:article:figures:performance_vs_vot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titipat:Desktop:Git:scholarfy:article:figures:performance_vs_votes.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90620" cy="1845310"/>
                    </a:xfrm>
                    <a:prstGeom prst="rect">
                      <a:avLst/>
                    </a:prstGeom>
                    <a:noFill/>
                    <a:ln>
                      <a:noFill/>
                    </a:ln>
                  </pic:spPr>
                </pic:pic>
              </a:graphicData>
            </a:graphic>
          </wp:inline>
        </w:drawing>
      </w:r>
    </w:p>
    <w:p w14:paraId="733856FE" w14:textId="578C047F" w:rsidR="00336672" w:rsidRPr="00336672" w:rsidRDefault="00D93815" w:rsidP="00336672">
      <w:pPr>
        <w:pStyle w:val="Caption"/>
      </w:pPr>
      <w:r>
        <w:t>Fig.</w:t>
      </w:r>
      <w:r w:rsidR="00336672">
        <w:t xml:space="preserve"> </w:t>
      </w:r>
      <w:r w:rsidR="00116831">
        <w:t>4</w:t>
      </w:r>
      <w:r w:rsidR="00336672">
        <w:t xml:space="preserve"> </w:t>
      </w:r>
      <w:r w:rsidR="00D92415" w:rsidRPr="00D93815">
        <w:rPr>
          <w:b/>
        </w:rPr>
        <w:t>Comparison of algorithms as they learn more from a simulated user</w:t>
      </w:r>
      <w:r w:rsidR="00D92415">
        <w:t>. Random suggestions</w:t>
      </w:r>
      <w:r w:rsidR="00ED5313">
        <w:t xml:space="preserve">’ </w:t>
      </w:r>
      <w:r w:rsidR="00A2677B">
        <w:t>performance is</w:t>
      </w:r>
      <w:r w:rsidR="00ED5313">
        <w:t xml:space="preserve"> not necessarily 3 </w:t>
      </w:r>
      <w:proofErr w:type="gramStart"/>
      <w:r w:rsidR="00ED5313">
        <w:t>distance</w:t>
      </w:r>
      <w:proofErr w:type="gramEnd"/>
      <w:r w:rsidR="00D92415">
        <w:t xml:space="preserve"> away in the topic tree, but remain constant with more votes. Keywords improve </w:t>
      </w:r>
      <w:r w:rsidR="000018E9">
        <w:t>suggestions but Science concierge</w:t>
      </w:r>
      <w:r w:rsidR="00D92415">
        <w:t xml:space="preserve"> significantly impro</w:t>
      </w:r>
      <w:r w:rsidR="00ED5313">
        <w:t xml:space="preserve">ves </w:t>
      </w:r>
      <w:r w:rsidR="000018E9">
        <w:t xml:space="preserve">upon that </w:t>
      </w:r>
      <w:r w:rsidR="00ED5313">
        <w:t>and event fu</w:t>
      </w:r>
      <w:r w:rsidR="001C7B66">
        <w:t>rther with votes.</w:t>
      </w:r>
    </w:p>
    <w:p w14:paraId="7024D503" w14:textId="11BFB129" w:rsidR="00D500FD" w:rsidRPr="00116831" w:rsidRDefault="001F4FFD" w:rsidP="00D500FD">
      <w:bookmarkStart w:id="19" w:name="_Toc308191530"/>
      <w:r>
        <w:t xml:space="preserve">Ideally, we want </w:t>
      </w:r>
      <w:r w:rsidR="00A46400">
        <w:t>distances</w:t>
      </w:r>
      <w:r>
        <w:t xml:space="preserve"> between documents induced by an algorithm to closely match the distances induced by human curated topics. Here, we tested this idea using the keyword model and the </w:t>
      </w:r>
      <w:r w:rsidR="00A46400">
        <w:t>S</w:t>
      </w:r>
      <w:r>
        <w:t xml:space="preserve">cience </w:t>
      </w:r>
      <w:r w:rsidR="00A46400">
        <w:t>C</w:t>
      </w:r>
      <w:r>
        <w:t xml:space="preserve">oncierge model. </w:t>
      </w:r>
      <w:r w:rsidR="00D500FD">
        <w:t xml:space="preserve">This is, we tested </w:t>
      </w:r>
      <w:r w:rsidR="00A46400">
        <w:t>the correlation between the distance of two random documents using a model and the distance of those same documents in human curated topic space</w:t>
      </w:r>
      <w:r w:rsidR="00D500FD">
        <w:t xml:space="preserve">. We found that the Spearman rank correlation between </w:t>
      </w:r>
      <w:r w:rsidR="00116831">
        <w:t xml:space="preserve">these measures was significantly positive for both </w:t>
      </w:r>
      <w:r w:rsidR="00F642D1">
        <w:t>models</w:t>
      </w:r>
      <w:r w:rsidR="00116831">
        <w:t xml:space="preserve"> (</w:t>
      </w:r>
      <w:r w:rsidR="00116831">
        <w:rPr>
          <w:i/>
        </w:rPr>
        <w:t>p</w:t>
      </w:r>
      <w:r w:rsidR="00116831">
        <w:t xml:space="preserve"> &lt; 0.0001) and that the correlation of </w:t>
      </w:r>
      <w:r w:rsidR="00F642D1">
        <w:t xml:space="preserve">the </w:t>
      </w:r>
      <w:r w:rsidR="00116831">
        <w:t>Science Concierge model (</w:t>
      </w:r>
      <m:oMath>
        <m:r>
          <w:rPr>
            <w:rFonts w:ascii="Cambria Math" w:hAnsi="Cambria Math"/>
          </w:rPr>
          <m:t>ρ=0.442</m:t>
        </m:r>
      </m:oMath>
      <w:r w:rsidR="00116831">
        <w:t>) was significantly higher than the correlation of the keyword model (</w:t>
      </w:r>
      <m:oMath>
        <m:r>
          <w:rPr>
            <w:rFonts w:ascii="Cambria Math" w:hAnsi="Cambria Math"/>
          </w:rPr>
          <m:t>ρ=0.164</m:t>
        </m:r>
      </m:oMath>
      <w:r w:rsidR="00116831">
        <w:t xml:space="preserve">), </w:t>
      </w:r>
      <w:r w:rsidR="00116831">
        <w:rPr>
          <w:i/>
        </w:rPr>
        <w:t xml:space="preserve">p </w:t>
      </w:r>
      <w:r w:rsidR="00116831">
        <w:t xml:space="preserve">&lt; 0.001. To compare these relationships </w:t>
      </w:r>
      <w:r w:rsidR="00EF546E">
        <w:t>on</w:t>
      </w:r>
      <w:r w:rsidR="00116831">
        <w:t xml:space="preserve"> a similar scale, we visualize</w:t>
      </w:r>
      <w:r w:rsidR="009A658F">
        <w:t>d</w:t>
      </w:r>
      <w:r w:rsidR="00116831">
        <w:t xml:space="preserve"> the human curated distance vs</w:t>
      </w:r>
      <w:r w:rsidR="009A658F">
        <w:t>.</w:t>
      </w:r>
      <w:r w:rsidR="00116831">
        <w:t xml:space="preserve"> the </w:t>
      </w:r>
      <w:proofErr w:type="gramStart"/>
      <w:r w:rsidR="00116831" w:rsidRPr="00116831">
        <w:rPr>
          <w:i/>
        </w:rPr>
        <w:t>z</w:t>
      </w:r>
      <w:r w:rsidR="00116831">
        <w:t>-score</w:t>
      </w:r>
      <w:proofErr w:type="gramEnd"/>
      <w:r w:rsidR="00116831">
        <w:t xml:space="preserve"> of the model’s distances (Fig. 5)</w:t>
      </w:r>
      <w:r w:rsidR="00D500FD">
        <w:t>.</w:t>
      </w:r>
      <w:r w:rsidR="00EF546E">
        <w:t xml:space="preserve"> Both measures reproduce human distances, but Science Concierge is better</w:t>
      </w:r>
      <w:r w:rsidR="00252A7E">
        <w:t xml:space="preserve"> overall</w:t>
      </w:r>
      <w:r w:rsidR="00EF546E">
        <w:t>.</w:t>
      </w:r>
    </w:p>
    <w:p w14:paraId="500CD5CA" w14:textId="77777777" w:rsidR="00D500FD" w:rsidRDefault="00D500FD" w:rsidP="00D500FD">
      <w:pPr>
        <w:jc w:val="center"/>
      </w:pPr>
      <w:r>
        <w:rPr>
          <w:noProof/>
        </w:rPr>
        <w:lastRenderedPageBreak/>
        <w:drawing>
          <wp:inline distT="0" distB="0" distL="0" distR="0" wp14:anchorId="211AC072" wp14:editId="1A55A703">
            <wp:extent cx="3662680" cy="1831340"/>
            <wp:effectExtent l="0" t="0" r="0" b="0"/>
            <wp:docPr id="8" name="Picture 8" descr="Macintosh HD:Users:titipat:Desktop:Git:scholarfy:article:figures:human_vs_topic_distanc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itipat:Desktop:Git:scholarfy:article:figures:human_vs_topic_distance.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62680" cy="1831340"/>
                    </a:xfrm>
                    <a:prstGeom prst="rect">
                      <a:avLst/>
                    </a:prstGeom>
                    <a:noFill/>
                    <a:ln>
                      <a:noFill/>
                    </a:ln>
                  </pic:spPr>
                </pic:pic>
              </a:graphicData>
            </a:graphic>
          </wp:inline>
        </w:drawing>
      </w:r>
    </w:p>
    <w:p w14:paraId="3D61E1EB" w14:textId="34A5B1CF" w:rsidR="00D500FD" w:rsidRDefault="00D500FD" w:rsidP="00D500FD">
      <w:pPr>
        <w:pStyle w:val="Caption"/>
      </w:pPr>
      <w:r>
        <w:t xml:space="preserve">Fig. </w:t>
      </w:r>
      <w:r w:rsidR="00116831">
        <w:t>5</w:t>
      </w:r>
      <w:r>
        <w:t xml:space="preserve"> </w:t>
      </w:r>
      <w:r>
        <w:rPr>
          <w:b/>
        </w:rPr>
        <w:t xml:space="preserve">Relationship between human curated distance and topic distance </w:t>
      </w:r>
      <w:r w:rsidR="00263F2F">
        <w:rPr>
          <w:b/>
        </w:rPr>
        <w:t>induced by the keyword and Science Concierge models</w:t>
      </w:r>
      <w:r>
        <w:t>.</w:t>
      </w:r>
      <w:r w:rsidR="006263BA">
        <w:t xml:space="preserve"> Both models correlate well, but Science Concierge is significantly better. </w:t>
      </w:r>
    </w:p>
    <w:p w14:paraId="5B79A0B0" w14:textId="5FE78D92" w:rsidR="0089158E" w:rsidRDefault="0089158E" w:rsidP="0089158E">
      <w:pPr>
        <w:pStyle w:val="Heading1"/>
      </w:pPr>
      <w:r>
        <w:t>Discussion and conclusion</w:t>
      </w:r>
      <w:bookmarkEnd w:id="19"/>
    </w:p>
    <w:p w14:paraId="512EF886" w14:textId="2CF9EF6F" w:rsidR="0089158E" w:rsidRDefault="00D36DF9" w:rsidP="00F61909">
      <w:r>
        <w:t xml:space="preserve">Discovering </w:t>
      </w:r>
      <w:r w:rsidR="002C093E">
        <w:t xml:space="preserve">new and relevant </w:t>
      </w:r>
      <w:r>
        <w:t xml:space="preserve">scholarly material </w:t>
      </w:r>
      <w:r w:rsidR="00A02CAD">
        <w:t>progressively requires algorithms</w:t>
      </w:r>
      <w:r w:rsidR="002C093E">
        <w:t xml:space="preserve">. For some time now, </w:t>
      </w:r>
      <w:proofErr w:type="gramStart"/>
      <w:r w:rsidR="00A02CAD">
        <w:t>i</w:t>
      </w:r>
      <w:r w:rsidR="002C093E">
        <w:t>nternet</w:t>
      </w:r>
      <w:proofErr w:type="gramEnd"/>
      <w:r w:rsidR="002C093E">
        <w:t xml:space="preserve"> users have enjoyed </w:t>
      </w:r>
      <w:r w:rsidR="00C05690">
        <w:t>websites</w:t>
      </w:r>
      <w:r w:rsidR="002C093E">
        <w:t xml:space="preserve"> that recommend movies, news, and music. However, the same cannot be said about scientists</w:t>
      </w:r>
      <w:r w:rsidR="00C05690">
        <w:t xml:space="preserve">. They </w:t>
      </w:r>
      <w:r w:rsidR="002C093E">
        <w:t xml:space="preserve">commonly use </w:t>
      </w:r>
      <w:r w:rsidR="00C05690">
        <w:t xml:space="preserve">legacy </w:t>
      </w:r>
      <w:r w:rsidR="002C093E">
        <w:t>search system</w:t>
      </w:r>
      <w:r w:rsidR="00C05690">
        <w:t>s that cannot learn</w:t>
      </w:r>
      <w:r w:rsidR="00202EF1">
        <w:t xml:space="preserve"> from previous searchers</w:t>
      </w:r>
      <w:r w:rsidR="002C093E">
        <w:t xml:space="preserve">. </w:t>
      </w:r>
      <w:r w:rsidR="00302D4A">
        <w:t xml:space="preserve">In this article, we propose a system that can </w:t>
      </w:r>
      <w:r w:rsidR="00C05690">
        <w:t xml:space="preserve">improve recommendations based on a </w:t>
      </w:r>
      <w:r w:rsidR="00302D4A">
        <w:t xml:space="preserve">scientist votes </w:t>
      </w:r>
      <w:r w:rsidR="00C05690">
        <w:t xml:space="preserve">for </w:t>
      </w:r>
      <w:r w:rsidR="00302D4A">
        <w:t xml:space="preserve">relevant and irrelevant </w:t>
      </w:r>
      <w:r w:rsidR="00C05690">
        <w:t>documents</w:t>
      </w:r>
      <w:r w:rsidR="00302D4A">
        <w:t xml:space="preserve">. We tested the system on a set of posters presented at the Society for Neuroscience 2015 conference. We found that our system significantly improves on suggestions based on author-assigned keywords. We also found that our system significantly improves its performance as the user provides more votes. The system returns a complete schedule of posters to visit within 100 </w:t>
      </w:r>
      <w:proofErr w:type="spellStart"/>
      <w:r w:rsidR="00302D4A">
        <w:t>ms</w:t>
      </w:r>
      <w:proofErr w:type="spellEnd"/>
      <w:r w:rsidR="008D3CB4">
        <w:t xml:space="preserve"> for a conference of around 15K posters</w:t>
      </w:r>
      <w:r w:rsidR="00302D4A">
        <w:t xml:space="preserve">. </w:t>
      </w:r>
      <w:r w:rsidR="008D3CB4">
        <w:t xml:space="preserve">We publish </w:t>
      </w:r>
      <w:r w:rsidR="00202EF1">
        <w:t>the</w:t>
      </w:r>
      <w:r w:rsidR="008D3CB4">
        <w:t xml:space="preserve"> </w:t>
      </w:r>
      <w:r w:rsidR="00302D4A">
        <w:t>source code of the system so others can expand its functionality</w:t>
      </w:r>
      <w:r w:rsidR="00202EF1">
        <w:t xml:space="preserve"> (http://github.com/titipata/science_concierge)</w:t>
      </w:r>
      <w:r w:rsidR="00302D4A">
        <w:t xml:space="preserve">. In sum, </w:t>
      </w:r>
      <w:r w:rsidR="00115C9C">
        <w:t xml:space="preserve">this article presents </w:t>
      </w:r>
      <w:r w:rsidR="00302D4A">
        <w:t xml:space="preserve">a system that can make scientific discovery faster and </w:t>
      </w:r>
      <w:r w:rsidR="00F24700">
        <w:t>it is openly available for other scientists to expand</w:t>
      </w:r>
      <w:r w:rsidR="00302D4A">
        <w:t>.</w:t>
      </w:r>
      <w:r w:rsidR="00F24700">
        <w:t xml:space="preserve"> </w:t>
      </w:r>
    </w:p>
    <w:p w14:paraId="3C751E25" w14:textId="7AEF5ACA" w:rsidR="00982DF1" w:rsidRDefault="00982DF1" w:rsidP="00F61909">
      <w:r>
        <w:t xml:space="preserve">One surprising finding in our analysis is that the posters voted as non-relevant were better left not influencing the final preference </w:t>
      </w:r>
      <w:r w:rsidR="00427466">
        <w:t>vector</w:t>
      </w:r>
      <w:r>
        <w:t xml:space="preserve">. In particular, when voted non-relevant posters were close in topic space to the liked posters, then the </w:t>
      </w:r>
      <w:r w:rsidR="009A196C">
        <w:t>performance</w:t>
      </w:r>
      <w:r>
        <w:t xml:space="preserve"> degraded. If those non-relevant posters were far away, then the </w:t>
      </w:r>
      <w:r w:rsidR="009A196C">
        <w:t xml:space="preserve">performance remains unchanged. </w:t>
      </w:r>
      <w:r w:rsidR="00595E7D">
        <w:t xml:space="preserve">In the future, we </w:t>
      </w:r>
      <w:r w:rsidR="00A02CAD">
        <w:t>want to</w:t>
      </w:r>
      <w:r w:rsidR="00595E7D">
        <w:t xml:space="preserve"> expand the experiment </w:t>
      </w:r>
      <w:r w:rsidR="009A196C">
        <w:t>to domains in which a large number of votes is casted</w:t>
      </w:r>
      <w:r w:rsidR="00595E7D">
        <w:t xml:space="preserve">. This may allow </w:t>
      </w:r>
      <w:r w:rsidR="00595E7D">
        <w:lastRenderedPageBreak/>
        <w:t>the algorithm to better understand topic preference</w:t>
      </w:r>
      <w:r w:rsidR="009A196C">
        <w:t>s</w:t>
      </w:r>
      <w:r w:rsidR="00595E7D">
        <w:t xml:space="preserve"> and ther</w:t>
      </w:r>
      <w:r w:rsidR="00427466">
        <w:t>efore offer suggestions that exploit the knowledge built in non-relevant votes</w:t>
      </w:r>
      <w:r w:rsidR="00914FA4">
        <w:t>.</w:t>
      </w:r>
    </w:p>
    <w:p w14:paraId="2CD6A371" w14:textId="7BB38CA2" w:rsidR="00595E7D" w:rsidRDefault="00595E7D" w:rsidP="00F61909">
      <w:r>
        <w:t xml:space="preserve">The topic modeling technique used in our algorithm assumes that topics live </w:t>
      </w:r>
      <w:r w:rsidR="005A0745">
        <w:t>on</w:t>
      </w:r>
      <w:r>
        <w:t xml:space="preserve"> a linear space. While this assumption provides significant computational advantages, there might be cases where more complex modeling approaches may capture more subtle </w:t>
      </w:r>
      <w:r w:rsidR="005A0745">
        <w:t>topical relationships</w:t>
      </w:r>
      <w:r>
        <w:t xml:space="preserve">. In the future, we will try non-linear probabilistic approaches such as Latent </w:t>
      </w:r>
      <w:proofErr w:type="spellStart"/>
      <w:r>
        <w:t>Dirichlet</w:t>
      </w:r>
      <w:proofErr w:type="spellEnd"/>
      <w:r>
        <w:t xml:space="preserve"> Allocation (LDA) </w:t>
      </w:r>
      <w:r w:rsidR="006B5438">
        <w:t xml:space="preserve">or similar methods </w:t>
      </w:r>
      <w:r>
        <w:fldChar w:fldCharType="begin"/>
      </w:r>
      <w:r w:rsidR="00527FA6">
        <w:instrText xml:space="preserve"> ADDIN EN.CITE &lt;EndNote&gt;&lt;Cite&gt;&lt;Author&gt;Blei&lt;/Author&gt;&lt;Year&gt;2003&lt;/Year&gt;&lt;RecNum&gt;17&lt;/RecNum&gt;&lt;DisplayText&gt;[18, 19]&lt;/DisplayText&gt;&lt;record&gt;&lt;rec-number&gt;17&lt;/rec-number&gt;&lt;foreign-keys&gt;&lt;key app="EN" db-id="0vrevtevet550fexzvy5frfps5a0tzt0tpz2" timestamp="1446591845"&gt;17&lt;/key&gt;&lt;/foreign-keys&gt;&lt;ref-type name="Journal Article"&gt;17&lt;/ref-type&gt;&lt;contributors&gt;&lt;authors&gt;&lt;author&gt;Blei, David M&lt;/author&gt;&lt;author&gt;Ng, Andrew Y&lt;/author&gt;&lt;author&gt;Jordan, Michael I&lt;/author&gt;&lt;/authors&gt;&lt;/contributors&gt;&lt;titles&gt;&lt;title&gt;Latent dirichlet allocation&lt;/title&gt;&lt;secondary-title&gt;the Journal of machine Learning research&lt;/secondary-title&gt;&lt;/titles&gt;&lt;periodical&gt;&lt;full-title&gt;the Journal of machine Learning research&lt;/full-title&gt;&lt;/periodical&gt;&lt;pages&gt;993-1022&lt;/pages&gt;&lt;volume&gt;3&lt;/volume&gt;&lt;dates&gt;&lt;year&gt;2003&lt;/year&gt;&lt;/dates&gt;&lt;isbn&gt;1532-4435&lt;/isbn&gt;&lt;urls&gt;&lt;/urls&gt;&lt;/record&gt;&lt;/Cite&gt;&lt;Cite&gt;&lt;Author&gt;Lancichinetti&lt;/Author&gt;&lt;Year&gt;2015&lt;/Year&gt;&lt;RecNum&gt;3&lt;/RecNum&gt;&lt;record&gt;&lt;rec-number&gt;3&lt;/rec-number&gt;&lt;foreign-keys&gt;&lt;key app="EN" db-id="dzdffxrxf55zxveex2mpwpzh2zs9vfr050xd" timestamp="1440028035"&gt;3&lt;/key&gt;&lt;/foreign-keys&gt;&lt;ref-type name="Journal Article"&gt;17&lt;/ref-type&gt;&lt;contributors&gt;&lt;authors&gt;&lt;author&gt;Lancichinetti, Andrea&lt;/author&gt;&lt;author&gt;Sirer, M Irmak&lt;/author&gt;&lt;author&gt;Wang, Jane X&lt;/author&gt;&lt;author&gt;Acuna, Daniel&lt;/author&gt;&lt;author&gt;Körding, Konrad&lt;/author&gt;&lt;author&gt;Amaral, Luís A Nunes&lt;/author&gt;&lt;/authors&gt;&lt;/contributors&gt;&lt;titles&gt;&lt;title&gt;High-Reproducibility and High-Accuracy Method for Automated Topic Classification&lt;/title&gt;&lt;secondary-title&gt;Physical Review X&lt;/secondary-title&gt;&lt;/titles&gt;&lt;periodical&gt;&lt;full-title&gt;Physical Review X&lt;/full-title&gt;&lt;/periodical&gt;&lt;pages&gt;011007&lt;/pages&gt;&lt;volume&gt;5&lt;/volume&gt;&lt;number&gt;1&lt;/number&gt;&lt;dates&gt;&lt;year&gt;2015&lt;/year&gt;&lt;/dates&gt;&lt;urls&gt;&lt;/urls&gt;&lt;/record&gt;&lt;/Cite&gt;&lt;/EndNote&gt;</w:instrText>
      </w:r>
      <w:r>
        <w:fldChar w:fldCharType="separate"/>
      </w:r>
      <w:r w:rsidR="0086718A">
        <w:rPr>
          <w:noProof/>
        </w:rPr>
        <w:t>[18, 19]</w:t>
      </w:r>
      <w:r>
        <w:fldChar w:fldCharType="end"/>
      </w:r>
      <w:r>
        <w:t xml:space="preserve">, which recently have been shown to scale well </w:t>
      </w:r>
      <w:r>
        <w:fldChar w:fldCharType="begin"/>
      </w:r>
      <w:r w:rsidR="0086718A">
        <w:instrText xml:space="preserve"> ADDIN EN.CITE &lt;EndNote&gt;&lt;Cite&gt;&lt;Author&gt;Hoffman&lt;/Author&gt;&lt;Year&gt;2010&lt;/Year&gt;&lt;RecNum&gt;18&lt;/RecNum&gt;&lt;DisplayText&gt;[20]&lt;/DisplayText&gt;&lt;record&gt;&lt;rec-number&gt;18&lt;/rec-number&gt;&lt;foreign-keys&gt;&lt;key app="EN" db-id="0vrevtevet550fexzvy5frfps5a0tzt0tpz2" timestamp="1446591912"&gt;18&lt;/key&gt;&lt;/foreign-keys&gt;&lt;ref-type name="Conference Proceedings"&gt;10&lt;/ref-type&gt;&lt;contributors&gt;&lt;authors&gt;&lt;author&gt;Hoffman, Matthew&lt;/author&gt;&lt;author&gt;Bach, Francis R&lt;/author&gt;&lt;author&gt;Blei, David M&lt;/author&gt;&lt;/authors&gt;&lt;/contributors&gt;&lt;titles&gt;&lt;title&gt;Online learning for latent dirichlet allocation&lt;/title&gt;&lt;secondary-title&gt;advances in neural information processing systems&lt;/secondary-title&gt;&lt;/titles&gt;&lt;pages&gt;856-864&lt;/pages&gt;&lt;dates&gt;&lt;year&gt;2010&lt;/year&gt;&lt;/dates&gt;&lt;urls&gt;&lt;/urls&gt;&lt;/record&gt;&lt;/Cite&gt;&lt;/EndNote&gt;</w:instrText>
      </w:r>
      <w:r>
        <w:fldChar w:fldCharType="separate"/>
      </w:r>
      <w:r w:rsidR="0086718A">
        <w:rPr>
          <w:noProof/>
        </w:rPr>
        <w:t>[20]</w:t>
      </w:r>
      <w:r>
        <w:fldChar w:fldCharType="end"/>
      </w:r>
      <w:r>
        <w:t xml:space="preserve">. </w:t>
      </w:r>
      <w:r w:rsidR="00A02CAD">
        <w:t xml:space="preserve">However, in our own unreported experiments with this approach we found LDA to be inferior to LSA. </w:t>
      </w:r>
      <w:r>
        <w:t xml:space="preserve">To better capture entities embedded in the text, future research will also investigate how to use deep learning modeling of words and phrases </w:t>
      </w:r>
      <w:r w:rsidR="006B5438">
        <w:fldChar w:fldCharType="begin"/>
      </w:r>
      <w:r w:rsidR="0086718A">
        <w:instrText xml:space="preserve"> ADDIN EN.CITE &lt;EndNote&gt;&lt;Cite&gt;&lt;Author&gt;Mikolov&lt;/Author&gt;&lt;Year&gt;2013&lt;/Year&gt;&lt;RecNum&gt;19&lt;/RecNum&gt;&lt;DisplayText&gt;[21, 22]&lt;/DisplayText&gt;&lt;record&gt;&lt;rec-number&gt;19&lt;/rec-number&gt;&lt;foreign-keys&gt;&lt;key app="EN" db-id="0vrevtevet550fexzvy5frfps5a0tzt0tpz2" timestamp="1446592141"&gt;19&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secondary-title&gt;arXiv preprint arXiv:1301.3781&lt;/secondary-title&gt;&lt;/titles&gt;&lt;periodical&gt;&lt;full-title&gt;arXiv preprint arXiv:1301.3781&lt;/full-title&gt;&lt;/periodical&gt;&lt;dates&gt;&lt;year&gt;2013&lt;/year&gt;&lt;/dates&gt;&lt;urls&gt;&lt;/urls&gt;&lt;/record&gt;&lt;/Cite&gt;&lt;Cite&gt;&lt;Author&gt;Pennington&lt;/Author&gt;&lt;Year&gt;2014&lt;/Year&gt;&lt;RecNum&gt;20&lt;/RecNum&gt;&lt;record&gt;&lt;rec-number&gt;20&lt;/rec-number&gt;&lt;foreign-keys&gt;&lt;key app="EN" db-id="0vrevtevet550fexzvy5frfps5a0tzt0tpz2" timestamp="1446592181"&gt;20&lt;/key&gt;&lt;/foreign-keys&gt;&lt;ref-type name="Journal Article"&gt;17&lt;/ref-type&gt;&lt;contributors&gt;&lt;authors&gt;&lt;author&gt;Pennington, Jeffrey&lt;/author&gt;&lt;author&gt;Socher, Richard&lt;/author&gt;&lt;author&gt;Manning, Christopher D&lt;/author&gt;&lt;/authors&gt;&lt;/contributors&gt;&lt;titles&gt;&lt;title&gt;Glove: Global vectors for word representation&lt;/title&gt;&lt;secondary-title&gt;Proceedings of the Empiricial Methods in Natural Language Processing (EMNLP 2014)&lt;/secondary-title&gt;&lt;/titles&gt;&lt;periodical&gt;&lt;full-title&gt;Proceedings of the Empiricial Methods in Natural Language Processing (EMNLP 2014)&lt;/full-title&gt;&lt;/periodical&gt;&lt;pages&gt;1532-1543&lt;/pages&gt;&lt;volume&gt;12&lt;/volume&gt;&lt;dates&gt;&lt;year&gt;2014&lt;/year&gt;&lt;/dates&gt;&lt;urls&gt;&lt;/urls&gt;&lt;/record&gt;&lt;/Cite&gt;&lt;/EndNote&gt;</w:instrText>
      </w:r>
      <w:r w:rsidR="006B5438">
        <w:fldChar w:fldCharType="separate"/>
      </w:r>
      <w:r w:rsidR="0086718A">
        <w:rPr>
          <w:noProof/>
        </w:rPr>
        <w:t>[21, 22]</w:t>
      </w:r>
      <w:r w:rsidR="006B5438">
        <w:fldChar w:fldCharType="end"/>
      </w:r>
      <w:r w:rsidR="006B5438">
        <w:t xml:space="preserve">. However, it is unclear how </w:t>
      </w:r>
      <w:r w:rsidR="00105A90">
        <w:t xml:space="preserve">these methods cope </w:t>
      </w:r>
      <w:r w:rsidR="00D40F95">
        <w:t>with scalability</w:t>
      </w:r>
      <w:r w:rsidR="006B5438">
        <w:t xml:space="preserve">. Our system </w:t>
      </w:r>
      <w:r w:rsidR="00D40F95">
        <w:t>may already provide</w:t>
      </w:r>
      <w:r w:rsidR="0030300D">
        <w:t xml:space="preserve"> an appropriate level of speed and accuracy for</w:t>
      </w:r>
      <w:r w:rsidR="00D92967">
        <w:t xml:space="preserve"> our domain</w:t>
      </w:r>
      <w:r w:rsidR="0030300D">
        <w:t>.</w:t>
      </w:r>
    </w:p>
    <w:p w14:paraId="6D098F57" w14:textId="250288E8" w:rsidR="006B5438" w:rsidRDefault="006B5438" w:rsidP="00C6252E">
      <w:r>
        <w:t>Future research could expand our system</w:t>
      </w:r>
      <w:r w:rsidR="008B0FC4">
        <w:t xml:space="preserve"> in many ways</w:t>
      </w:r>
      <w:r>
        <w:t xml:space="preserve">. The </w:t>
      </w:r>
      <w:proofErr w:type="spellStart"/>
      <w:r>
        <w:t>Rocchio</w:t>
      </w:r>
      <w:proofErr w:type="spellEnd"/>
      <w:r>
        <w:t xml:space="preserve"> algorithm’s dependency on nearest neighbors makes it </w:t>
      </w:r>
      <w:r w:rsidR="00C6252E">
        <w:t xml:space="preserve">inappropriate to exploit the potential </w:t>
      </w:r>
      <w:r>
        <w:t xml:space="preserve">richness </w:t>
      </w:r>
      <w:r w:rsidR="00C6252E">
        <w:t>available on large number of votes</w:t>
      </w:r>
      <w:r>
        <w:t xml:space="preserve"> </w:t>
      </w:r>
      <w:r>
        <w:fldChar w:fldCharType="begin"/>
      </w:r>
      <w:r w:rsidR="0086718A">
        <w:instrText xml:space="preserve"> ADDIN EN.CITE &lt;EndNote&gt;&lt;Cite&gt;&lt;Author&gt;Friedman&lt;/Author&gt;&lt;Year&gt;2001&lt;/Year&gt;&lt;RecNum&gt;22&lt;/RecNum&gt;&lt;DisplayText&gt;[23]&lt;/DisplayText&gt;&lt;record&gt;&lt;rec-number&gt;22&lt;/rec-number&gt;&lt;foreign-keys&gt;&lt;key app="EN" db-id="0vrevtevet550fexzvy5frfps5a0tzt0tpz2" timestamp="1446592603"&gt;22&lt;/key&gt;&lt;/foreign-keys&gt;&lt;ref-type name="Book"&gt;6&lt;/ref-type&gt;&lt;contributors&gt;&lt;authors&gt;&lt;author&gt;Friedman, Jerome&lt;/author&gt;&lt;author&gt;Hastie, Trevor&lt;/author&gt;&lt;author&gt;Tibshirani, Robert&lt;/author&gt;&lt;/authors&gt;&lt;/contributors&gt;&lt;titles&gt;&lt;title&gt;The elements of statistical learning&lt;/title&gt;&lt;/titles&gt;&lt;volume&gt;1&lt;/volume&gt;&lt;dates&gt;&lt;year&gt;2001&lt;/year&gt;&lt;/dates&gt;&lt;publisher&gt;Springer series in statistics Springer, Berlin&lt;/publisher&gt;&lt;urls&gt;&lt;/urls&gt;&lt;/record&gt;&lt;/Cite&gt;&lt;/EndNote&gt;</w:instrText>
      </w:r>
      <w:r>
        <w:fldChar w:fldCharType="separate"/>
      </w:r>
      <w:r w:rsidR="0086718A">
        <w:rPr>
          <w:noProof/>
        </w:rPr>
        <w:t>[23]</w:t>
      </w:r>
      <w:r>
        <w:fldChar w:fldCharType="end"/>
      </w:r>
      <w:r>
        <w:t xml:space="preserve">. </w:t>
      </w:r>
      <w:r w:rsidR="00C6252E">
        <w:t xml:space="preserve">With long term users </w:t>
      </w:r>
      <w:r w:rsidR="00673021">
        <w:t>who</w:t>
      </w:r>
      <w:r w:rsidR="00C6252E">
        <w:t xml:space="preserve"> provide hundreds or </w:t>
      </w:r>
      <w:r w:rsidR="00DE01CE">
        <w:t>even</w:t>
      </w:r>
      <w:r w:rsidR="00C6252E">
        <w:t xml:space="preserve"> </w:t>
      </w:r>
      <w:r w:rsidR="00DE01CE">
        <w:t>thousands</w:t>
      </w:r>
      <w:r w:rsidR="00C6252E">
        <w:t xml:space="preserve"> of votes, it may be more accurate to cast the recommendation</w:t>
      </w:r>
      <w:r w:rsidR="00673021">
        <w:t>s</w:t>
      </w:r>
      <w:r w:rsidR="00C6252E">
        <w:t xml:space="preserve"> as </w:t>
      </w:r>
      <w:r w:rsidR="00673021">
        <w:t xml:space="preserve">a </w:t>
      </w:r>
      <w:r>
        <w:t xml:space="preserve">classification </w:t>
      </w:r>
      <w:r w:rsidR="00673021">
        <w:t xml:space="preserve">problem </w:t>
      </w:r>
      <w:r w:rsidR="008D654F">
        <w:fldChar w:fldCharType="begin"/>
      </w:r>
      <w:r w:rsidR="0086718A">
        <w:instrText xml:space="preserve"> ADDIN EN.CITE &lt;EndNote&gt;&lt;Cite&gt;&lt;Author&gt;Lavrenko&lt;/Author&gt;&lt;Year&gt;2001&lt;/Year&gt;&lt;RecNum&gt;23&lt;/RecNum&gt;&lt;DisplayText&gt;[24]&lt;/DisplayText&gt;&lt;record&gt;&lt;rec-number&gt;23&lt;/rec-number&gt;&lt;foreign-keys&gt;&lt;key app="EN" db-id="0vrevtevet550fexzvy5frfps5a0tzt0tpz2" timestamp="1446592872"&gt;23&lt;/key&gt;&lt;/foreign-keys&gt;&lt;ref-type name="Conference Proceedings"&gt;10&lt;/ref-type&gt;&lt;contributors&gt;&lt;authors&gt;&lt;author&gt;Lavrenko, Victor&lt;/author&gt;&lt;author&gt;Croft, W Bruce&lt;/author&gt;&lt;/authors&gt;&lt;/contributors&gt;&lt;titles&gt;&lt;title&gt;Relevance based language models&lt;/title&gt;&lt;secondary-title&gt;Proceedings of the 24th annual international ACM SIGIR conference on Research and development in information retrieval&lt;/secondary-title&gt;&lt;/titles&gt;&lt;pages&gt;120-127&lt;/pages&gt;&lt;dates&gt;&lt;year&gt;2001&lt;/year&gt;&lt;/dates&gt;&lt;publisher&gt;ACM&lt;/publisher&gt;&lt;isbn&gt;1581133316&lt;/isbn&gt;&lt;urls&gt;&lt;/urls&gt;&lt;/record&gt;&lt;/Cite&gt;&lt;/EndNote&gt;</w:instrText>
      </w:r>
      <w:r w:rsidR="008D654F">
        <w:fldChar w:fldCharType="separate"/>
      </w:r>
      <w:r w:rsidR="0086718A">
        <w:rPr>
          <w:noProof/>
        </w:rPr>
        <w:t>[24]</w:t>
      </w:r>
      <w:r w:rsidR="008D654F">
        <w:fldChar w:fldCharType="end"/>
      </w:r>
      <w:r>
        <w:t>.</w:t>
      </w:r>
      <w:r w:rsidR="008D654F">
        <w:t xml:space="preserve"> It is unclear however </w:t>
      </w:r>
      <w:r w:rsidR="00DE01CE">
        <w:t>when would be the right time to make such as switch</w:t>
      </w:r>
      <w:r w:rsidR="00673021">
        <w:t>.</w:t>
      </w:r>
    </w:p>
    <w:p w14:paraId="782DF21F" w14:textId="32272694" w:rsidR="008E585A" w:rsidRPr="008926E8" w:rsidRDefault="00817392" w:rsidP="00F61909">
      <w:r>
        <w:t xml:space="preserve">Our system proposes a new way to discover scholarly material. Many </w:t>
      </w:r>
      <w:r w:rsidR="009D47E1">
        <w:t>similar systems</w:t>
      </w:r>
      <w:r>
        <w:t xml:space="preserve"> (e.g., Google Scholar) do not </w:t>
      </w:r>
      <w:r w:rsidR="00673021">
        <w:t>release</w:t>
      </w:r>
      <w:r>
        <w:t xml:space="preserve"> their algorithms</w:t>
      </w:r>
      <w:r w:rsidR="009D47E1">
        <w:t xml:space="preserve">, making them </w:t>
      </w:r>
      <w:r w:rsidR="00673021">
        <w:t xml:space="preserve">difficult </w:t>
      </w:r>
      <w:r w:rsidR="009D47E1">
        <w:t>to study</w:t>
      </w:r>
      <w:r>
        <w:t xml:space="preserve">. By opening </w:t>
      </w:r>
      <w:r w:rsidR="00673021">
        <w:t>our algorithm,</w:t>
      </w:r>
      <w:r w:rsidR="006A3D3F">
        <w:t xml:space="preserve"> </w:t>
      </w:r>
      <w:r>
        <w:t>we will engage the scientific community to collabo</w:t>
      </w:r>
      <w:r w:rsidR="00BC5EE2">
        <w:t>rate</w:t>
      </w:r>
      <w:r>
        <w:t xml:space="preserve">. </w:t>
      </w:r>
      <w:r w:rsidR="008E585A">
        <w:t>Moreover</w:t>
      </w:r>
      <w:r>
        <w:t>, our algorithm does not n</w:t>
      </w:r>
      <w:r w:rsidR="008E585A">
        <w:t>ecessarily need to be constrained</w:t>
      </w:r>
      <w:r>
        <w:t xml:space="preserve"> to scientific text as any document that can be represented as a vector can be fed into</w:t>
      </w:r>
      <w:r w:rsidR="008E585A">
        <w:t xml:space="preserve"> it (e.g., </w:t>
      </w:r>
      <w:r>
        <w:t xml:space="preserve">scientific figures, </w:t>
      </w:r>
      <w:r w:rsidR="00673021">
        <w:t>audio</w:t>
      </w:r>
      <w:r w:rsidR="008E585A">
        <w:t>)</w:t>
      </w:r>
      <w:r>
        <w:t xml:space="preserve">. In sum, </w:t>
      </w:r>
      <w:r w:rsidR="006A3D3F">
        <w:t>our system provide</w:t>
      </w:r>
      <w:r w:rsidR="00673021">
        <w:t>s</w:t>
      </w:r>
      <w:r w:rsidR="006A3D3F">
        <w:t xml:space="preserve"> an open and fast approach to accurately d</w:t>
      </w:r>
      <w:r w:rsidR="008E585A">
        <w:t>iscover new research.</w:t>
      </w:r>
    </w:p>
    <w:p w14:paraId="6E27C3B2" w14:textId="77777777" w:rsidR="00780779" w:rsidRPr="009C73CC" w:rsidRDefault="009427F2" w:rsidP="009C73CC">
      <w:pPr>
        <w:rPr>
          <w:b/>
        </w:rPr>
      </w:pPr>
      <w:bookmarkStart w:id="20" w:name="h.58zxlelw1upq" w:colFirst="0" w:colLast="0"/>
      <w:bookmarkEnd w:id="20"/>
      <w:r w:rsidRPr="009C73CC">
        <w:rPr>
          <w:b/>
        </w:rPr>
        <w:t>Acknowledgements</w:t>
      </w:r>
    </w:p>
    <w:p w14:paraId="068B7E67" w14:textId="6FD7B1CA" w:rsidR="00780779" w:rsidRDefault="009427F2" w:rsidP="005644A3">
      <w:pPr>
        <w:rPr>
          <w:szCs w:val="24"/>
        </w:rPr>
      </w:pPr>
      <w:r>
        <w:rPr>
          <w:szCs w:val="24"/>
        </w:rPr>
        <w:t xml:space="preserve">Titipat Achakulvisut was supported by </w:t>
      </w:r>
      <w:r w:rsidR="006158A4">
        <w:rPr>
          <w:szCs w:val="24"/>
        </w:rPr>
        <w:t xml:space="preserve">the </w:t>
      </w:r>
      <w:r>
        <w:rPr>
          <w:szCs w:val="24"/>
        </w:rPr>
        <w:t>Royal Thai Government Scholarship grant #50AC002. D</w:t>
      </w:r>
      <w:r w:rsidR="00840369">
        <w:rPr>
          <w:szCs w:val="24"/>
        </w:rPr>
        <w:t>a</w:t>
      </w:r>
      <w:r>
        <w:rPr>
          <w:szCs w:val="24"/>
        </w:rPr>
        <w:t xml:space="preserve">niel E. Acuna was </w:t>
      </w:r>
      <w:r w:rsidR="00C151AF">
        <w:rPr>
          <w:szCs w:val="24"/>
        </w:rPr>
        <w:t>supported</w:t>
      </w:r>
      <w:r>
        <w:rPr>
          <w:szCs w:val="24"/>
        </w:rPr>
        <w:t xml:space="preserve"> by the John Templeton Foundation grant </w:t>
      </w:r>
      <w:r w:rsidR="00C151AF">
        <w:rPr>
          <w:szCs w:val="24"/>
        </w:rPr>
        <w:t xml:space="preserve">to </w:t>
      </w:r>
      <w:r w:rsidR="00C151AF" w:rsidRPr="00C151AF">
        <w:rPr>
          <w:szCs w:val="24"/>
        </w:rPr>
        <w:t xml:space="preserve">the </w:t>
      </w:r>
      <w:proofErr w:type="spellStart"/>
      <w:r w:rsidR="00C151AF" w:rsidRPr="00C151AF">
        <w:rPr>
          <w:szCs w:val="24"/>
        </w:rPr>
        <w:t>Metaknowledge</w:t>
      </w:r>
      <w:proofErr w:type="spellEnd"/>
      <w:r w:rsidR="00C151AF" w:rsidRPr="00C151AF">
        <w:rPr>
          <w:szCs w:val="24"/>
        </w:rPr>
        <w:t xml:space="preserve"> Research Network</w:t>
      </w:r>
      <w:r>
        <w:rPr>
          <w:szCs w:val="24"/>
        </w:rPr>
        <w:t xml:space="preserve">. </w:t>
      </w:r>
      <w:r w:rsidR="00840369">
        <w:rPr>
          <w:szCs w:val="24"/>
        </w:rPr>
        <w:t xml:space="preserve">We thank </w:t>
      </w:r>
      <w:proofErr w:type="spellStart"/>
      <w:r>
        <w:rPr>
          <w:szCs w:val="24"/>
        </w:rPr>
        <w:t>SfN</w:t>
      </w:r>
      <w:proofErr w:type="spellEnd"/>
      <w:r>
        <w:rPr>
          <w:szCs w:val="24"/>
        </w:rPr>
        <w:t xml:space="preserve"> for providing the abstract dataset for </w:t>
      </w:r>
      <w:r w:rsidR="00840369">
        <w:rPr>
          <w:szCs w:val="24"/>
        </w:rPr>
        <w:t>our tests</w:t>
      </w:r>
      <w:r>
        <w:rPr>
          <w:szCs w:val="24"/>
        </w:rPr>
        <w:t>.</w:t>
      </w:r>
    </w:p>
    <w:p w14:paraId="7D423B25" w14:textId="77777777" w:rsidR="0046425C" w:rsidRDefault="0046425C" w:rsidP="005644A3"/>
    <w:p w14:paraId="404D89E7" w14:textId="77777777" w:rsidR="00780779" w:rsidRDefault="009427F2" w:rsidP="005644A3">
      <w:r>
        <w:rPr>
          <w:b/>
          <w:szCs w:val="24"/>
        </w:rPr>
        <w:lastRenderedPageBreak/>
        <w:t>Author Contributions</w:t>
      </w:r>
    </w:p>
    <w:p w14:paraId="4858AC19" w14:textId="5BD18692" w:rsidR="009427F2" w:rsidRDefault="009427F2">
      <w:pPr>
        <w:rPr>
          <w:szCs w:val="24"/>
        </w:rPr>
      </w:pPr>
      <w:r>
        <w:rPr>
          <w:szCs w:val="24"/>
        </w:rPr>
        <w:t xml:space="preserve">Titipat Achakulvisut (writing, programming, concept), Daniel </w:t>
      </w:r>
      <w:r w:rsidR="0091106B">
        <w:rPr>
          <w:szCs w:val="24"/>
        </w:rPr>
        <w:t xml:space="preserve">E. </w:t>
      </w:r>
      <w:r>
        <w:rPr>
          <w:szCs w:val="24"/>
        </w:rPr>
        <w:t>Acuna (writing, programming, concept)</w:t>
      </w:r>
      <w:r w:rsidR="00473426">
        <w:rPr>
          <w:szCs w:val="24"/>
        </w:rPr>
        <w:t xml:space="preserve">, </w:t>
      </w:r>
      <w:proofErr w:type="spellStart"/>
      <w:r w:rsidR="00473426">
        <w:rPr>
          <w:szCs w:val="24"/>
        </w:rPr>
        <w:t>Tulakan</w:t>
      </w:r>
      <w:proofErr w:type="spellEnd"/>
      <w:r w:rsidR="00473426">
        <w:rPr>
          <w:szCs w:val="24"/>
        </w:rPr>
        <w:t xml:space="preserve"> </w:t>
      </w:r>
      <w:proofErr w:type="spellStart"/>
      <w:r w:rsidR="00473426">
        <w:rPr>
          <w:szCs w:val="24"/>
        </w:rPr>
        <w:t>Ruangron</w:t>
      </w:r>
      <w:r w:rsidR="00382CA8">
        <w:rPr>
          <w:szCs w:val="24"/>
        </w:rPr>
        <w:t>g</w:t>
      </w:r>
      <w:proofErr w:type="spellEnd"/>
      <w:r w:rsidR="00473426">
        <w:rPr>
          <w:szCs w:val="24"/>
        </w:rPr>
        <w:t xml:space="preserve"> (programming</w:t>
      </w:r>
      <w:r>
        <w:rPr>
          <w:szCs w:val="24"/>
        </w:rPr>
        <w:t xml:space="preserve">), </w:t>
      </w:r>
      <w:proofErr w:type="spellStart"/>
      <w:r>
        <w:rPr>
          <w:szCs w:val="24"/>
        </w:rPr>
        <w:t>Konrad</w:t>
      </w:r>
      <w:proofErr w:type="spellEnd"/>
      <w:r>
        <w:rPr>
          <w:szCs w:val="24"/>
        </w:rPr>
        <w:t xml:space="preserve"> </w:t>
      </w:r>
      <w:proofErr w:type="spellStart"/>
      <w:r>
        <w:rPr>
          <w:szCs w:val="24"/>
        </w:rPr>
        <w:t>Kording</w:t>
      </w:r>
      <w:proofErr w:type="spellEnd"/>
      <w:r>
        <w:rPr>
          <w:szCs w:val="24"/>
        </w:rPr>
        <w:t xml:space="preserve"> (writing, concept)</w:t>
      </w:r>
      <w:r w:rsidR="009C73CC">
        <w:rPr>
          <w:szCs w:val="24"/>
        </w:rPr>
        <w:t>.</w:t>
      </w:r>
    </w:p>
    <w:p w14:paraId="0CCF038B" w14:textId="77777777" w:rsidR="009427F2" w:rsidRPr="009427F2" w:rsidRDefault="009427F2">
      <w:r>
        <w:rPr>
          <w:b/>
          <w:szCs w:val="24"/>
        </w:rPr>
        <w:t>References</w:t>
      </w:r>
    </w:p>
    <w:p w14:paraId="0387A36A" w14:textId="77777777" w:rsidR="00905AA1" w:rsidRPr="00905AA1" w:rsidRDefault="009427F2" w:rsidP="00905AA1">
      <w:pPr>
        <w:pStyle w:val="EndNoteBibliography"/>
        <w:spacing w:after="0"/>
        <w:ind w:left="720" w:hanging="720"/>
        <w:rPr>
          <w:noProof/>
        </w:rPr>
      </w:pPr>
      <w:r>
        <w:rPr>
          <w:rFonts w:ascii="Arial" w:hAnsi="Arial"/>
        </w:rPr>
        <w:fldChar w:fldCharType="begin"/>
      </w:r>
      <w:r>
        <w:instrText xml:space="preserve"> ADDIN EN.REFLIST </w:instrText>
      </w:r>
      <w:r>
        <w:rPr>
          <w:rFonts w:ascii="Arial" w:hAnsi="Arial"/>
        </w:rPr>
        <w:fldChar w:fldCharType="separate"/>
      </w:r>
      <w:r w:rsidR="00905AA1" w:rsidRPr="00905AA1">
        <w:rPr>
          <w:noProof/>
        </w:rPr>
        <w:t>1.</w:t>
      </w:r>
      <w:r w:rsidR="00905AA1" w:rsidRPr="00905AA1">
        <w:rPr>
          <w:noProof/>
        </w:rPr>
        <w:tab/>
        <w:t xml:space="preserve">Manning, C.D., P. Raghavan, and H. Schütze, </w:t>
      </w:r>
      <w:r w:rsidR="00905AA1" w:rsidRPr="00905AA1">
        <w:rPr>
          <w:i/>
          <w:noProof/>
        </w:rPr>
        <w:t>Introduction to information retrieval</w:t>
      </w:r>
      <w:r w:rsidR="00905AA1" w:rsidRPr="00905AA1">
        <w:rPr>
          <w:noProof/>
        </w:rPr>
        <w:t>. 2008, New York: Cambridge University Press. xxi, 482 p.</w:t>
      </w:r>
    </w:p>
    <w:p w14:paraId="7B2791C1" w14:textId="77777777" w:rsidR="00905AA1" w:rsidRPr="00905AA1" w:rsidRDefault="00905AA1" w:rsidP="00905AA1">
      <w:pPr>
        <w:pStyle w:val="EndNoteBibliography"/>
        <w:spacing w:after="0"/>
        <w:ind w:left="720" w:hanging="720"/>
        <w:rPr>
          <w:noProof/>
        </w:rPr>
      </w:pPr>
      <w:r w:rsidRPr="00905AA1">
        <w:rPr>
          <w:noProof/>
        </w:rPr>
        <w:t>2.</w:t>
      </w:r>
      <w:r w:rsidRPr="00905AA1">
        <w:rPr>
          <w:noProof/>
        </w:rPr>
        <w:tab/>
        <w:t xml:space="preserve">Chavalarias, D. and J.P. Ioannidis, </w:t>
      </w:r>
      <w:r w:rsidRPr="00905AA1">
        <w:rPr>
          <w:i/>
          <w:noProof/>
        </w:rPr>
        <w:t>Science mapping analysis characterizes 235 biases in biomedical research.</w:t>
      </w:r>
      <w:r w:rsidRPr="00905AA1">
        <w:rPr>
          <w:noProof/>
        </w:rPr>
        <w:t xml:space="preserve"> J Clin Epidemiol, 2010. </w:t>
      </w:r>
      <w:r w:rsidRPr="00905AA1">
        <w:rPr>
          <w:b/>
          <w:noProof/>
        </w:rPr>
        <w:t>63</w:t>
      </w:r>
      <w:r w:rsidRPr="00905AA1">
        <w:rPr>
          <w:noProof/>
        </w:rPr>
        <w:t>(11): p. 1205-15.</w:t>
      </w:r>
    </w:p>
    <w:p w14:paraId="4976AA60" w14:textId="77777777" w:rsidR="00905AA1" w:rsidRPr="00905AA1" w:rsidRDefault="00905AA1" w:rsidP="00905AA1">
      <w:pPr>
        <w:pStyle w:val="EndNoteBibliography"/>
        <w:spacing w:after="0"/>
        <w:ind w:left="720" w:hanging="720"/>
        <w:rPr>
          <w:noProof/>
        </w:rPr>
      </w:pPr>
      <w:r w:rsidRPr="00905AA1">
        <w:rPr>
          <w:noProof/>
        </w:rPr>
        <w:t>3.</w:t>
      </w:r>
      <w:r w:rsidRPr="00905AA1">
        <w:rPr>
          <w:noProof/>
        </w:rPr>
        <w:tab/>
        <w:t xml:space="preserve">Petersen, A.M., et al., </w:t>
      </w:r>
      <w:r w:rsidRPr="00905AA1">
        <w:rPr>
          <w:i/>
          <w:noProof/>
        </w:rPr>
        <w:t>Quantitative and empirical demonstration of the Matthew effect in a study of career longevity.</w:t>
      </w:r>
      <w:r w:rsidRPr="00905AA1">
        <w:rPr>
          <w:noProof/>
        </w:rPr>
        <w:t xml:space="preserve"> Proc Natl Acad Sci U S A, 2011. </w:t>
      </w:r>
      <w:r w:rsidRPr="00905AA1">
        <w:rPr>
          <w:b/>
          <w:noProof/>
        </w:rPr>
        <w:t>108</w:t>
      </w:r>
      <w:r w:rsidRPr="00905AA1">
        <w:rPr>
          <w:noProof/>
        </w:rPr>
        <w:t>(1): p. 18-23.</w:t>
      </w:r>
    </w:p>
    <w:p w14:paraId="1657D9DE" w14:textId="77777777" w:rsidR="00905AA1" w:rsidRPr="00905AA1" w:rsidRDefault="00905AA1" w:rsidP="00905AA1">
      <w:pPr>
        <w:pStyle w:val="EndNoteBibliography"/>
        <w:spacing w:after="0"/>
        <w:ind w:left="720" w:hanging="720"/>
        <w:rPr>
          <w:noProof/>
        </w:rPr>
      </w:pPr>
      <w:r w:rsidRPr="00905AA1">
        <w:rPr>
          <w:noProof/>
        </w:rPr>
        <w:t>4.</w:t>
      </w:r>
      <w:r w:rsidRPr="00905AA1">
        <w:rPr>
          <w:noProof/>
        </w:rPr>
        <w:tab/>
        <w:t xml:space="preserve">Li, L., et al. </w:t>
      </w:r>
      <w:r w:rsidRPr="00905AA1">
        <w:rPr>
          <w:i/>
          <w:noProof/>
        </w:rPr>
        <w:t>A contextual-bandit approach to personalized news article recommendation</w:t>
      </w:r>
      <w:r w:rsidRPr="00905AA1">
        <w:rPr>
          <w:noProof/>
        </w:rPr>
        <w:t xml:space="preserve">. in </w:t>
      </w:r>
      <w:r w:rsidRPr="00905AA1">
        <w:rPr>
          <w:i/>
          <w:noProof/>
        </w:rPr>
        <w:t>Proceedings of the 19th international conference on World wide web</w:t>
      </w:r>
      <w:r w:rsidRPr="00905AA1">
        <w:rPr>
          <w:noProof/>
        </w:rPr>
        <w:t>. 2010. ACM.</w:t>
      </w:r>
    </w:p>
    <w:p w14:paraId="10219370" w14:textId="77777777" w:rsidR="00905AA1" w:rsidRPr="00905AA1" w:rsidRDefault="00905AA1" w:rsidP="00905AA1">
      <w:pPr>
        <w:pStyle w:val="EndNoteBibliography"/>
        <w:spacing w:after="0"/>
        <w:ind w:left="720" w:hanging="720"/>
        <w:rPr>
          <w:noProof/>
        </w:rPr>
      </w:pPr>
      <w:r w:rsidRPr="00905AA1">
        <w:rPr>
          <w:noProof/>
        </w:rPr>
        <w:t>5.</w:t>
      </w:r>
      <w:r w:rsidRPr="00905AA1">
        <w:rPr>
          <w:noProof/>
        </w:rPr>
        <w:tab/>
        <w:t xml:space="preserve">Bell, R.M. and Y. Koren, </w:t>
      </w:r>
      <w:r w:rsidRPr="00905AA1">
        <w:rPr>
          <w:i/>
          <w:noProof/>
        </w:rPr>
        <w:t>Lessons from the Netflix prize challenge.</w:t>
      </w:r>
      <w:r w:rsidRPr="00905AA1">
        <w:rPr>
          <w:noProof/>
        </w:rPr>
        <w:t xml:space="preserve"> ACM SIGKDD Explorations Newsletter, 2007. </w:t>
      </w:r>
      <w:r w:rsidRPr="00905AA1">
        <w:rPr>
          <w:b/>
          <w:noProof/>
        </w:rPr>
        <w:t>9</w:t>
      </w:r>
      <w:r w:rsidRPr="00905AA1">
        <w:rPr>
          <w:noProof/>
        </w:rPr>
        <w:t>(2): p. 75-79.</w:t>
      </w:r>
    </w:p>
    <w:p w14:paraId="79DD4858" w14:textId="7997D98A" w:rsidR="00905AA1" w:rsidRPr="00905AA1" w:rsidRDefault="00905AA1" w:rsidP="00905AA1">
      <w:pPr>
        <w:pStyle w:val="EndNoteBibliography"/>
        <w:spacing w:after="0"/>
        <w:ind w:left="720" w:hanging="720"/>
        <w:rPr>
          <w:noProof/>
        </w:rPr>
      </w:pPr>
      <w:r w:rsidRPr="00905AA1">
        <w:rPr>
          <w:noProof/>
        </w:rPr>
        <w:t>6.</w:t>
      </w:r>
      <w:r w:rsidRPr="00905AA1">
        <w:rPr>
          <w:noProof/>
        </w:rPr>
        <w:tab/>
        <w:t xml:space="preserve">Ali, M., C.C. Johnson, and A.K. Tang. </w:t>
      </w:r>
      <w:r w:rsidRPr="00905AA1">
        <w:rPr>
          <w:i/>
          <w:noProof/>
        </w:rPr>
        <w:t>Parallel Collaborative Filtering for Streaming Data</w:t>
      </w:r>
      <w:r w:rsidRPr="00905AA1">
        <w:rPr>
          <w:noProof/>
        </w:rPr>
        <w:t xml:space="preserve">. 2011; Available from: </w:t>
      </w:r>
      <w:hyperlink r:id="rId16" w:history="1">
        <w:r w:rsidRPr="00905AA1">
          <w:rPr>
            <w:rStyle w:val="Hyperlink"/>
            <w:rFonts w:cs="Arial"/>
            <w:noProof/>
          </w:rPr>
          <w:t>https://github.com/MrChrisJohnson/CollabStream</w:t>
        </w:r>
      </w:hyperlink>
      <w:r w:rsidRPr="00905AA1">
        <w:rPr>
          <w:noProof/>
        </w:rPr>
        <w:t>.</w:t>
      </w:r>
    </w:p>
    <w:p w14:paraId="53A97719" w14:textId="77777777" w:rsidR="00905AA1" w:rsidRPr="00905AA1" w:rsidRDefault="00905AA1" w:rsidP="00905AA1">
      <w:pPr>
        <w:pStyle w:val="EndNoteBibliography"/>
        <w:spacing w:after="0"/>
        <w:ind w:left="720" w:hanging="720"/>
        <w:rPr>
          <w:noProof/>
        </w:rPr>
      </w:pPr>
      <w:r w:rsidRPr="00905AA1">
        <w:rPr>
          <w:noProof/>
        </w:rPr>
        <w:t>7.</w:t>
      </w:r>
      <w:r w:rsidRPr="00905AA1">
        <w:rPr>
          <w:noProof/>
        </w:rPr>
        <w:tab/>
        <w:t xml:space="preserve">Yoneya, T. and H. Mamitsuka. </w:t>
      </w:r>
      <w:r w:rsidRPr="00905AA1">
        <w:rPr>
          <w:i/>
          <w:noProof/>
        </w:rPr>
        <w:t>PURE: a PubMed article recommendation system based on content-based filtering</w:t>
      </w:r>
      <w:r w:rsidRPr="00905AA1">
        <w:rPr>
          <w:noProof/>
        </w:rPr>
        <w:t xml:space="preserve">. in </w:t>
      </w:r>
      <w:r w:rsidRPr="00905AA1">
        <w:rPr>
          <w:i/>
          <w:noProof/>
        </w:rPr>
        <w:t>Genome Inform</w:t>
      </w:r>
      <w:r w:rsidRPr="00905AA1">
        <w:rPr>
          <w:noProof/>
        </w:rPr>
        <w:t>. 2007. World Scientific.</w:t>
      </w:r>
    </w:p>
    <w:p w14:paraId="2E7B8337" w14:textId="77777777" w:rsidR="00905AA1" w:rsidRPr="00905AA1" w:rsidRDefault="00905AA1" w:rsidP="00905AA1">
      <w:pPr>
        <w:pStyle w:val="EndNoteBibliography"/>
        <w:spacing w:after="0"/>
        <w:ind w:left="720" w:hanging="720"/>
        <w:rPr>
          <w:noProof/>
        </w:rPr>
      </w:pPr>
      <w:r w:rsidRPr="00905AA1">
        <w:rPr>
          <w:noProof/>
        </w:rPr>
        <w:t>8.</w:t>
      </w:r>
      <w:r w:rsidRPr="00905AA1">
        <w:rPr>
          <w:noProof/>
        </w:rPr>
        <w:tab/>
        <w:t xml:space="preserve">Gipp, B., J. Beel, and C. Hentschel. </w:t>
      </w:r>
      <w:r w:rsidRPr="00905AA1">
        <w:rPr>
          <w:i/>
          <w:noProof/>
        </w:rPr>
        <w:t>Scienstein: A research paper recommender system</w:t>
      </w:r>
      <w:r w:rsidRPr="00905AA1">
        <w:rPr>
          <w:noProof/>
        </w:rPr>
        <w:t xml:space="preserve">. in </w:t>
      </w:r>
      <w:r w:rsidRPr="00905AA1">
        <w:rPr>
          <w:i/>
          <w:noProof/>
        </w:rPr>
        <w:t>Proceedings of the international conference on emerging trends in computing (ICETiC’09)</w:t>
      </w:r>
      <w:r w:rsidRPr="00905AA1">
        <w:rPr>
          <w:noProof/>
        </w:rPr>
        <w:t>. 2009.</w:t>
      </w:r>
    </w:p>
    <w:p w14:paraId="7B58A958" w14:textId="77777777" w:rsidR="00905AA1" w:rsidRPr="00905AA1" w:rsidRDefault="00905AA1" w:rsidP="00905AA1">
      <w:pPr>
        <w:pStyle w:val="EndNoteBibliography"/>
        <w:spacing w:after="0"/>
        <w:ind w:left="720" w:hanging="720"/>
        <w:rPr>
          <w:noProof/>
        </w:rPr>
      </w:pPr>
      <w:r w:rsidRPr="00905AA1">
        <w:rPr>
          <w:noProof/>
        </w:rPr>
        <w:t>9.</w:t>
      </w:r>
      <w:r w:rsidRPr="00905AA1">
        <w:rPr>
          <w:noProof/>
        </w:rPr>
        <w:tab/>
        <w:t xml:space="preserve">Wang, C. and D.M. Blei. </w:t>
      </w:r>
      <w:r w:rsidRPr="00905AA1">
        <w:rPr>
          <w:i/>
          <w:noProof/>
        </w:rPr>
        <w:t>Collaborative topic modeling for recommending scientific articles</w:t>
      </w:r>
      <w:r w:rsidRPr="00905AA1">
        <w:rPr>
          <w:noProof/>
        </w:rPr>
        <w:t xml:space="preserve">. in </w:t>
      </w:r>
      <w:r w:rsidRPr="00905AA1">
        <w:rPr>
          <w:i/>
          <w:noProof/>
        </w:rPr>
        <w:t>Proceedings of the 17th ACM SIGKDD international conference on Knowledge discovery and data mining</w:t>
      </w:r>
      <w:r w:rsidRPr="00905AA1">
        <w:rPr>
          <w:noProof/>
        </w:rPr>
        <w:t>. 2011. ACM.</w:t>
      </w:r>
    </w:p>
    <w:p w14:paraId="49E42FEF" w14:textId="77777777" w:rsidR="00905AA1" w:rsidRPr="00905AA1" w:rsidRDefault="00905AA1" w:rsidP="00905AA1">
      <w:pPr>
        <w:pStyle w:val="EndNoteBibliography"/>
        <w:spacing w:after="0"/>
        <w:ind w:left="720" w:hanging="720"/>
        <w:rPr>
          <w:noProof/>
        </w:rPr>
      </w:pPr>
      <w:r w:rsidRPr="00905AA1">
        <w:rPr>
          <w:noProof/>
        </w:rPr>
        <w:t>10.</w:t>
      </w:r>
      <w:r w:rsidRPr="00905AA1">
        <w:rPr>
          <w:noProof/>
        </w:rPr>
        <w:tab/>
        <w:t xml:space="preserve">Rocchio, J.J., </w:t>
      </w:r>
      <w:r w:rsidRPr="00905AA1">
        <w:rPr>
          <w:i/>
          <w:noProof/>
        </w:rPr>
        <w:t>Relevance feedback in information retrieval.</w:t>
      </w:r>
      <w:r w:rsidRPr="00905AA1">
        <w:rPr>
          <w:noProof/>
        </w:rPr>
        <w:t xml:space="preserve"> 1971.</w:t>
      </w:r>
    </w:p>
    <w:p w14:paraId="4341D988" w14:textId="77777777" w:rsidR="00905AA1" w:rsidRPr="00905AA1" w:rsidRDefault="00905AA1" w:rsidP="00905AA1">
      <w:pPr>
        <w:pStyle w:val="EndNoteBibliography"/>
        <w:spacing w:after="0"/>
        <w:ind w:left="720" w:hanging="720"/>
        <w:rPr>
          <w:noProof/>
        </w:rPr>
      </w:pPr>
      <w:r w:rsidRPr="00905AA1">
        <w:rPr>
          <w:noProof/>
        </w:rPr>
        <w:t>11.</w:t>
      </w:r>
      <w:r w:rsidRPr="00905AA1">
        <w:rPr>
          <w:noProof/>
        </w:rPr>
        <w:tab/>
        <w:t xml:space="preserve">Shakhnarovich, G., T. Darrell, and P. Indyk, </w:t>
      </w:r>
      <w:r w:rsidRPr="00905AA1">
        <w:rPr>
          <w:i/>
          <w:noProof/>
        </w:rPr>
        <w:t>Nearest-Neighbors methods in Learning and Vision: Theory and Practice</w:t>
      </w:r>
      <w:r w:rsidRPr="00905AA1">
        <w:rPr>
          <w:noProof/>
        </w:rPr>
        <w:t>. 2006: MIT Press.</w:t>
      </w:r>
    </w:p>
    <w:p w14:paraId="516C893D" w14:textId="77777777" w:rsidR="00905AA1" w:rsidRPr="00905AA1" w:rsidRDefault="00905AA1" w:rsidP="00905AA1">
      <w:pPr>
        <w:pStyle w:val="EndNoteBibliography"/>
        <w:spacing w:after="0"/>
        <w:ind w:left="720" w:hanging="720"/>
        <w:rPr>
          <w:noProof/>
        </w:rPr>
      </w:pPr>
      <w:r w:rsidRPr="00905AA1">
        <w:rPr>
          <w:noProof/>
        </w:rPr>
        <w:lastRenderedPageBreak/>
        <w:t>12.</w:t>
      </w:r>
      <w:r w:rsidRPr="00905AA1">
        <w:rPr>
          <w:noProof/>
        </w:rPr>
        <w:tab/>
        <w:t xml:space="preserve">Porter, M.F., </w:t>
      </w:r>
      <w:r w:rsidRPr="00905AA1">
        <w:rPr>
          <w:i/>
          <w:noProof/>
        </w:rPr>
        <w:t>An Algorithm for Suffix Stripping.</w:t>
      </w:r>
      <w:r w:rsidRPr="00905AA1">
        <w:rPr>
          <w:noProof/>
        </w:rPr>
        <w:t xml:space="preserve"> Program-Automated Library and Information Systems, 1980. </w:t>
      </w:r>
      <w:r w:rsidRPr="00905AA1">
        <w:rPr>
          <w:b/>
          <w:noProof/>
        </w:rPr>
        <w:t>14</w:t>
      </w:r>
      <w:r w:rsidRPr="00905AA1">
        <w:rPr>
          <w:noProof/>
        </w:rPr>
        <w:t>(3): p. 130-137.</w:t>
      </w:r>
    </w:p>
    <w:p w14:paraId="7BA4CDF9" w14:textId="77777777" w:rsidR="00905AA1" w:rsidRPr="00905AA1" w:rsidRDefault="00905AA1" w:rsidP="00905AA1">
      <w:pPr>
        <w:pStyle w:val="EndNoteBibliography"/>
        <w:spacing w:after="0"/>
        <w:ind w:left="720" w:hanging="720"/>
        <w:rPr>
          <w:noProof/>
        </w:rPr>
      </w:pPr>
      <w:r w:rsidRPr="00905AA1">
        <w:rPr>
          <w:noProof/>
        </w:rPr>
        <w:t>13.</w:t>
      </w:r>
      <w:r w:rsidRPr="00905AA1">
        <w:rPr>
          <w:noProof/>
        </w:rPr>
        <w:tab/>
        <w:t xml:space="preserve">Landauer, T.K., P.W. Foltz, and D. Laham, </w:t>
      </w:r>
      <w:r w:rsidRPr="00905AA1">
        <w:rPr>
          <w:i/>
          <w:noProof/>
        </w:rPr>
        <w:t>An introduction to latent semantic analysis.</w:t>
      </w:r>
      <w:r w:rsidRPr="00905AA1">
        <w:rPr>
          <w:noProof/>
        </w:rPr>
        <w:t xml:space="preserve"> Discourse Processes, 1998. </w:t>
      </w:r>
      <w:r w:rsidRPr="00905AA1">
        <w:rPr>
          <w:b/>
          <w:noProof/>
        </w:rPr>
        <w:t>25</w:t>
      </w:r>
      <w:r w:rsidRPr="00905AA1">
        <w:rPr>
          <w:noProof/>
        </w:rPr>
        <w:t>(2-3): p. 259-284.</w:t>
      </w:r>
    </w:p>
    <w:p w14:paraId="7ACF03A4" w14:textId="77777777" w:rsidR="00905AA1" w:rsidRPr="00905AA1" w:rsidRDefault="00905AA1" w:rsidP="00905AA1">
      <w:pPr>
        <w:pStyle w:val="EndNoteBibliography"/>
        <w:spacing w:after="0"/>
        <w:ind w:left="720" w:hanging="720"/>
        <w:rPr>
          <w:noProof/>
        </w:rPr>
      </w:pPr>
      <w:r w:rsidRPr="00905AA1">
        <w:rPr>
          <w:noProof/>
        </w:rPr>
        <w:t>14.</w:t>
      </w:r>
      <w:r w:rsidRPr="00905AA1">
        <w:rPr>
          <w:noProof/>
        </w:rPr>
        <w:tab/>
        <w:t xml:space="preserve">Bishop, C.M., </w:t>
      </w:r>
      <w:r w:rsidRPr="00905AA1">
        <w:rPr>
          <w:i/>
          <w:noProof/>
        </w:rPr>
        <w:t>Pattern recognition and machine learning</w:t>
      </w:r>
      <w:r w:rsidRPr="00905AA1">
        <w:rPr>
          <w:noProof/>
        </w:rPr>
        <w:t>. Information science and statistics. 2006, New York: Springer. xx, 738 p.</w:t>
      </w:r>
    </w:p>
    <w:p w14:paraId="097AB6F5" w14:textId="77777777" w:rsidR="00905AA1" w:rsidRPr="00905AA1" w:rsidRDefault="00905AA1" w:rsidP="00905AA1">
      <w:pPr>
        <w:pStyle w:val="EndNoteBibliography"/>
        <w:spacing w:after="0"/>
        <w:ind w:left="720" w:hanging="720"/>
        <w:rPr>
          <w:noProof/>
        </w:rPr>
      </w:pPr>
      <w:r w:rsidRPr="00905AA1">
        <w:rPr>
          <w:noProof/>
        </w:rPr>
        <w:t>15.</w:t>
      </w:r>
      <w:r w:rsidRPr="00905AA1">
        <w:rPr>
          <w:noProof/>
        </w:rPr>
        <w:tab/>
        <w:t xml:space="preserve">Van der Maaten, L. and G. Hinton, </w:t>
      </w:r>
      <w:r w:rsidRPr="00905AA1">
        <w:rPr>
          <w:i/>
          <w:noProof/>
        </w:rPr>
        <w:t>Visualizing data using t-SNE.</w:t>
      </w:r>
      <w:r w:rsidRPr="00905AA1">
        <w:rPr>
          <w:noProof/>
        </w:rPr>
        <w:t xml:space="preserve"> Journal of Machine Learning Research, 2008. </w:t>
      </w:r>
      <w:r w:rsidRPr="00905AA1">
        <w:rPr>
          <w:b/>
          <w:noProof/>
        </w:rPr>
        <w:t>9</w:t>
      </w:r>
      <w:r w:rsidRPr="00905AA1">
        <w:rPr>
          <w:noProof/>
        </w:rPr>
        <w:t>(2579-2605): p. 85.</w:t>
      </w:r>
    </w:p>
    <w:p w14:paraId="234C1964" w14:textId="77777777" w:rsidR="00905AA1" w:rsidRPr="00905AA1" w:rsidRDefault="00905AA1" w:rsidP="00905AA1">
      <w:pPr>
        <w:pStyle w:val="EndNoteBibliography"/>
        <w:spacing w:after="0"/>
        <w:ind w:left="720" w:hanging="720"/>
        <w:rPr>
          <w:noProof/>
        </w:rPr>
      </w:pPr>
      <w:r w:rsidRPr="00905AA1">
        <w:rPr>
          <w:noProof/>
        </w:rPr>
        <w:t>16.</w:t>
      </w:r>
      <w:r w:rsidRPr="00905AA1">
        <w:rPr>
          <w:noProof/>
        </w:rPr>
        <w:tab/>
        <w:t xml:space="preserve">Rocchio, J., </w:t>
      </w:r>
      <w:r w:rsidRPr="00905AA1">
        <w:rPr>
          <w:i/>
          <w:noProof/>
        </w:rPr>
        <w:t>Relevance feedback in Information Retrieval</w:t>
      </w:r>
      <w:r w:rsidRPr="00905AA1">
        <w:rPr>
          <w:noProof/>
        </w:rPr>
        <w:t xml:space="preserve">, in </w:t>
      </w:r>
      <w:r w:rsidRPr="00905AA1">
        <w:rPr>
          <w:i/>
          <w:noProof/>
        </w:rPr>
        <w:t>The SMART Retrieval System: Experiments in Automatic Document Processing</w:t>
      </w:r>
      <w:r w:rsidRPr="00905AA1">
        <w:rPr>
          <w:noProof/>
        </w:rPr>
        <w:t>, Salton, Editor. 1971, Prentice-Hall.</w:t>
      </w:r>
    </w:p>
    <w:p w14:paraId="1C3DC673" w14:textId="77777777" w:rsidR="00905AA1" w:rsidRPr="00905AA1" w:rsidRDefault="00905AA1" w:rsidP="00905AA1">
      <w:pPr>
        <w:pStyle w:val="EndNoteBibliography"/>
        <w:spacing w:after="0"/>
        <w:ind w:left="720" w:hanging="720"/>
        <w:rPr>
          <w:noProof/>
        </w:rPr>
      </w:pPr>
      <w:r w:rsidRPr="00905AA1">
        <w:rPr>
          <w:noProof/>
        </w:rPr>
        <w:t>17.</w:t>
      </w:r>
      <w:r w:rsidRPr="00905AA1">
        <w:rPr>
          <w:noProof/>
        </w:rPr>
        <w:tab/>
        <w:t xml:space="preserve">Aho, A.V., J.E. Hopcroft, and J.D. Ullman, </w:t>
      </w:r>
      <w:r w:rsidRPr="00905AA1">
        <w:rPr>
          <w:i/>
          <w:noProof/>
        </w:rPr>
        <w:t>On finding lowest common ancestors in trees.</w:t>
      </w:r>
      <w:r w:rsidRPr="00905AA1">
        <w:rPr>
          <w:noProof/>
        </w:rPr>
        <w:t xml:space="preserve"> SIAM Journal on computing, 1976. </w:t>
      </w:r>
      <w:r w:rsidRPr="00905AA1">
        <w:rPr>
          <w:b/>
          <w:noProof/>
        </w:rPr>
        <w:t>5</w:t>
      </w:r>
      <w:r w:rsidRPr="00905AA1">
        <w:rPr>
          <w:noProof/>
        </w:rPr>
        <w:t>(1): p. 115-132.</w:t>
      </w:r>
    </w:p>
    <w:p w14:paraId="40CD3E58" w14:textId="77777777" w:rsidR="00905AA1" w:rsidRPr="00905AA1" w:rsidRDefault="00905AA1" w:rsidP="00905AA1">
      <w:pPr>
        <w:pStyle w:val="EndNoteBibliography"/>
        <w:spacing w:after="0"/>
        <w:ind w:left="720" w:hanging="720"/>
        <w:rPr>
          <w:noProof/>
        </w:rPr>
      </w:pPr>
      <w:r w:rsidRPr="00905AA1">
        <w:rPr>
          <w:noProof/>
        </w:rPr>
        <w:t>18.</w:t>
      </w:r>
      <w:r w:rsidRPr="00905AA1">
        <w:rPr>
          <w:noProof/>
        </w:rPr>
        <w:tab/>
        <w:t xml:space="preserve">Blei, D.M., A.Y. Ng, and M.I. Jordan, </w:t>
      </w:r>
      <w:r w:rsidRPr="00905AA1">
        <w:rPr>
          <w:i/>
          <w:noProof/>
        </w:rPr>
        <w:t>Latent dirichlet allocation.</w:t>
      </w:r>
      <w:r w:rsidRPr="00905AA1">
        <w:rPr>
          <w:noProof/>
        </w:rPr>
        <w:t xml:space="preserve"> the Journal of machine Learning research, 2003. </w:t>
      </w:r>
      <w:r w:rsidRPr="00905AA1">
        <w:rPr>
          <w:b/>
          <w:noProof/>
        </w:rPr>
        <w:t>3</w:t>
      </w:r>
      <w:r w:rsidRPr="00905AA1">
        <w:rPr>
          <w:noProof/>
        </w:rPr>
        <w:t>: p. 993-1022.</w:t>
      </w:r>
    </w:p>
    <w:p w14:paraId="367EC275" w14:textId="77777777" w:rsidR="00905AA1" w:rsidRPr="00905AA1" w:rsidRDefault="00905AA1" w:rsidP="00905AA1">
      <w:pPr>
        <w:pStyle w:val="EndNoteBibliography"/>
        <w:spacing w:after="0"/>
        <w:ind w:left="720" w:hanging="720"/>
        <w:rPr>
          <w:noProof/>
        </w:rPr>
      </w:pPr>
      <w:r w:rsidRPr="00905AA1">
        <w:rPr>
          <w:noProof/>
        </w:rPr>
        <w:t>19.</w:t>
      </w:r>
      <w:r w:rsidRPr="00905AA1">
        <w:rPr>
          <w:noProof/>
        </w:rPr>
        <w:tab/>
        <w:t xml:space="preserve">Lancichinetti, A., et al., </w:t>
      </w:r>
      <w:r w:rsidRPr="00905AA1">
        <w:rPr>
          <w:i/>
          <w:noProof/>
        </w:rPr>
        <w:t>High-Reproducibility and High-Accuracy Method for Automated Topic Classification.</w:t>
      </w:r>
      <w:r w:rsidRPr="00905AA1">
        <w:rPr>
          <w:noProof/>
        </w:rPr>
        <w:t xml:space="preserve"> Physical Review X, 2015. </w:t>
      </w:r>
      <w:r w:rsidRPr="00905AA1">
        <w:rPr>
          <w:b/>
          <w:noProof/>
        </w:rPr>
        <w:t>5</w:t>
      </w:r>
      <w:r w:rsidRPr="00905AA1">
        <w:rPr>
          <w:noProof/>
        </w:rPr>
        <w:t>(1): p. 011007.</w:t>
      </w:r>
    </w:p>
    <w:p w14:paraId="1572A201" w14:textId="77777777" w:rsidR="00905AA1" w:rsidRPr="00905AA1" w:rsidRDefault="00905AA1" w:rsidP="00905AA1">
      <w:pPr>
        <w:pStyle w:val="EndNoteBibliography"/>
        <w:spacing w:after="0"/>
        <w:ind w:left="720" w:hanging="720"/>
        <w:rPr>
          <w:noProof/>
        </w:rPr>
      </w:pPr>
      <w:r w:rsidRPr="00905AA1">
        <w:rPr>
          <w:noProof/>
        </w:rPr>
        <w:t>20.</w:t>
      </w:r>
      <w:r w:rsidRPr="00905AA1">
        <w:rPr>
          <w:noProof/>
        </w:rPr>
        <w:tab/>
        <w:t xml:space="preserve">Hoffman, M., F.R. Bach, and D.M. Blei. </w:t>
      </w:r>
      <w:r w:rsidRPr="00905AA1">
        <w:rPr>
          <w:i/>
          <w:noProof/>
        </w:rPr>
        <w:t>Online learning for latent dirichlet allocation</w:t>
      </w:r>
      <w:r w:rsidRPr="00905AA1">
        <w:rPr>
          <w:noProof/>
        </w:rPr>
        <w:t xml:space="preserve">. in </w:t>
      </w:r>
      <w:r w:rsidRPr="00905AA1">
        <w:rPr>
          <w:i/>
          <w:noProof/>
        </w:rPr>
        <w:t>advances in neural information processing systems</w:t>
      </w:r>
      <w:r w:rsidRPr="00905AA1">
        <w:rPr>
          <w:noProof/>
        </w:rPr>
        <w:t>. 2010.</w:t>
      </w:r>
    </w:p>
    <w:p w14:paraId="6F1151C0" w14:textId="77777777" w:rsidR="00905AA1" w:rsidRPr="00905AA1" w:rsidRDefault="00905AA1" w:rsidP="00905AA1">
      <w:pPr>
        <w:pStyle w:val="EndNoteBibliography"/>
        <w:spacing w:after="0"/>
        <w:ind w:left="720" w:hanging="720"/>
        <w:rPr>
          <w:noProof/>
        </w:rPr>
      </w:pPr>
      <w:r w:rsidRPr="00905AA1">
        <w:rPr>
          <w:noProof/>
        </w:rPr>
        <w:t>21.</w:t>
      </w:r>
      <w:r w:rsidRPr="00905AA1">
        <w:rPr>
          <w:noProof/>
        </w:rPr>
        <w:tab/>
        <w:t xml:space="preserve">Mikolov, T., et al., </w:t>
      </w:r>
      <w:r w:rsidRPr="00905AA1">
        <w:rPr>
          <w:i/>
          <w:noProof/>
        </w:rPr>
        <w:t>Efficient estimation of word representations in vector space.</w:t>
      </w:r>
      <w:r w:rsidRPr="00905AA1">
        <w:rPr>
          <w:noProof/>
        </w:rPr>
        <w:t xml:space="preserve"> arXiv preprint arXiv:1301.3781, 2013.</w:t>
      </w:r>
    </w:p>
    <w:p w14:paraId="46B233B4" w14:textId="77777777" w:rsidR="00905AA1" w:rsidRPr="00905AA1" w:rsidRDefault="00905AA1" w:rsidP="00905AA1">
      <w:pPr>
        <w:pStyle w:val="EndNoteBibliography"/>
        <w:spacing w:after="0"/>
        <w:ind w:left="720" w:hanging="720"/>
        <w:rPr>
          <w:noProof/>
        </w:rPr>
      </w:pPr>
      <w:r w:rsidRPr="00905AA1">
        <w:rPr>
          <w:noProof/>
        </w:rPr>
        <w:t>22.</w:t>
      </w:r>
      <w:r w:rsidRPr="00905AA1">
        <w:rPr>
          <w:noProof/>
        </w:rPr>
        <w:tab/>
        <w:t xml:space="preserve">Pennington, J., R. Socher, and C.D. Manning, </w:t>
      </w:r>
      <w:r w:rsidRPr="00905AA1">
        <w:rPr>
          <w:i/>
          <w:noProof/>
        </w:rPr>
        <w:t>Glove: Global vectors for word representation.</w:t>
      </w:r>
      <w:r w:rsidRPr="00905AA1">
        <w:rPr>
          <w:noProof/>
        </w:rPr>
        <w:t xml:space="preserve"> Proceedings of the Empiricial Methods in Natural Language Processing (EMNLP 2014), 2014. </w:t>
      </w:r>
      <w:r w:rsidRPr="00905AA1">
        <w:rPr>
          <w:b/>
          <w:noProof/>
        </w:rPr>
        <w:t>12</w:t>
      </w:r>
      <w:r w:rsidRPr="00905AA1">
        <w:rPr>
          <w:noProof/>
        </w:rPr>
        <w:t>: p. 1532-1543.</w:t>
      </w:r>
    </w:p>
    <w:p w14:paraId="018A0E70" w14:textId="77777777" w:rsidR="00905AA1" w:rsidRPr="00905AA1" w:rsidRDefault="00905AA1" w:rsidP="00905AA1">
      <w:pPr>
        <w:pStyle w:val="EndNoteBibliography"/>
        <w:spacing w:after="0"/>
        <w:ind w:left="720" w:hanging="720"/>
        <w:rPr>
          <w:noProof/>
        </w:rPr>
      </w:pPr>
      <w:r w:rsidRPr="00905AA1">
        <w:rPr>
          <w:noProof/>
        </w:rPr>
        <w:t>23.</w:t>
      </w:r>
      <w:r w:rsidRPr="00905AA1">
        <w:rPr>
          <w:noProof/>
        </w:rPr>
        <w:tab/>
        <w:t xml:space="preserve">Friedman, J., T. Hastie, and R. Tibshirani, </w:t>
      </w:r>
      <w:r w:rsidRPr="00905AA1">
        <w:rPr>
          <w:i/>
          <w:noProof/>
        </w:rPr>
        <w:t>The elements of statistical learning</w:t>
      </w:r>
      <w:r w:rsidRPr="00905AA1">
        <w:rPr>
          <w:noProof/>
        </w:rPr>
        <w:t>. Vol. 1. 2001: Springer series in statistics Springer, Berlin.</w:t>
      </w:r>
    </w:p>
    <w:p w14:paraId="62B43387" w14:textId="77777777" w:rsidR="00905AA1" w:rsidRPr="00905AA1" w:rsidRDefault="00905AA1" w:rsidP="00905AA1">
      <w:pPr>
        <w:pStyle w:val="EndNoteBibliography"/>
        <w:ind w:left="720" w:hanging="720"/>
        <w:rPr>
          <w:noProof/>
        </w:rPr>
      </w:pPr>
      <w:r w:rsidRPr="00905AA1">
        <w:rPr>
          <w:noProof/>
        </w:rPr>
        <w:lastRenderedPageBreak/>
        <w:t>24.</w:t>
      </w:r>
      <w:r w:rsidRPr="00905AA1">
        <w:rPr>
          <w:noProof/>
        </w:rPr>
        <w:tab/>
        <w:t xml:space="preserve">Lavrenko, V. and W.B. Croft. </w:t>
      </w:r>
      <w:r w:rsidRPr="00905AA1">
        <w:rPr>
          <w:i/>
          <w:noProof/>
        </w:rPr>
        <w:t>Relevance based language models</w:t>
      </w:r>
      <w:r w:rsidRPr="00905AA1">
        <w:rPr>
          <w:noProof/>
        </w:rPr>
        <w:t xml:space="preserve">. in </w:t>
      </w:r>
      <w:r w:rsidRPr="00905AA1">
        <w:rPr>
          <w:i/>
          <w:noProof/>
        </w:rPr>
        <w:t>Proceedings of the 24th annual international ACM SIGIR conference on Research and development in information retrieval</w:t>
      </w:r>
      <w:r w:rsidRPr="00905AA1">
        <w:rPr>
          <w:noProof/>
        </w:rPr>
        <w:t>. 2001. ACM.</w:t>
      </w:r>
    </w:p>
    <w:p w14:paraId="1315E722" w14:textId="65D2CA9F" w:rsidR="00780779" w:rsidRDefault="009427F2">
      <w:r>
        <w:fldChar w:fldCharType="end"/>
      </w:r>
    </w:p>
    <w:sectPr w:rsidR="00780779">
      <w:footerReference w:type="even" r:id="rId17"/>
      <w:footerReference w:type="default" r:id="rId18"/>
      <w:footnotePr>
        <w:numFmt w:val="chicago"/>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C3B29C" w14:textId="77777777" w:rsidR="009B00FD" w:rsidRDefault="009B00FD" w:rsidP="008433A6">
      <w:pPr>
        <w:spacing w:before="0" w:after="0" w:line="240" w:lineRule="auto"/>
      </w:pPr>
      <w:r>
        <w:separator/>
      </w:r>
    </w:p>
  </w:endnote>
  <w:endnote w:type="continuationSeparator" w:id="0">
    <w:p w14:paraId="1E516993" w14:textId="77777777" w:rsidR="009B00FD" w:rsidRDefault="009B00FD" w:rsidP="008433A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4D"/>
    <w:family w:val="modern"/>
    <w:notTrueType/>
    <w:pitch w:val="fixed"/>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4F9438" w14:textId="77777777" w:rsidR="009B00FD" w:rsidRDefault="009B00FD" w:rsidP="00AC619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E048A4" w14:textId="77777777" w:rsidR="009B00FD" w:rsidRDefault="009B00FD" w:rsidP="008433A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E2BB71" w14:textId="77777777" w:rsidR="009B00FD" w:rsidRDefault="009B00FD" w:rsidP="00AC619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51D0E">
      <w:rPr>
        <w:rStyle w:val="PageNumber"/>
        <w:noProof/>
      </w:rPr>
      <w:t>5</w:t>
    </w:r>
    <w:r>
      <w:rPr>
        <w:rStyle w:val="PageNumber"/>
      </w:rPr>
      <w:fldChar w:fldCharType="end"/>
    </w:r>
  </w:p>
  <w:p w14:paraId="450F3EA3" w14:textId="77777777" w:rsidR="009B00FD" w:rsidRDefault="009B00FD" w:rsidP="008433A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F92294" w14:textId="77777777" w:rsidR="009B00FD" w:rsidRDefault="009B00FD" w:rsidP="008433A6">
      <w:pPr>
        <w:spacing w:before="0" w:after="0" w:line="240" w:lineRule="auto"/>
      </w:pPr>
      <w:r>
        <w:separator/>
      </w:r>
    </w:p>
  </w:footnote>
  <w:footnote w:type="continuationSeparator" w:id="0">
    <w:p w14:paraId="1FAF61C2" w14:textId="77777777" w:rsidR="009B00FD" w:rsidRDefault="009B00FD" w:rsidP="008433A6">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1C198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456548A"/>
    <w:lvl w:ilvl="0">
      <w:start w:val="1"/>
      <w:numFmt w:val="decimal"/>
      <w:lvlText w:val="%1."/>
      <w:lvlJc w:val="left"/>
      <w:pPr>
        <w:tabs>
          <w:tab w:val="num" w:pos="1800"/>
        </w:tabs>
        <w:ind w:left="1800" w:hanging="360"/>
      </w:pPr>
    </w:lvl>
  </w:abstractNum>
  <w:abstractNum w:abstractNumId="2">
    <w:nsid w:val="FFFFFF7D"/>
    <w:multiLevelType w:val="singleLevel"/>
    <w:tmpl w:val="4CACB19E"/>
    <w:lvl w:ilvl="0">
      <w:start w:val="1"/>
      <w:numFmt w:val="decimal"/>
      <w:lvlText w:val="%1."/>
      <w:lvlJc w:val="left"/>
      <w:pPr>
        <w:tabs>
          <w:tab w:val="num" w:pos="1440"/>
        </w:tabs>
        <w:ind w:left="1440" w:hanging="360"/>
      </w:pPr>
    </w:lvl>
  </w:abstractNum>
  <w:abstractNum w:abstractNumId="3">
    <w:nsid w:val="FFFFFF7E"/>
    <w:multiLevelType w:val="singleLevel"/>
    <w:tmpl w:val="A178EBAC"/>
    <w:lvl w:ilvl="0">
      <w:start w:val="1"/>
      <w:numFmt w:val="decimal"/>
      <w:lvlText w:val="%1."/>
      <w:lvlJc w:val="left"/>
      <w:pPr>
        <w:tabs>
          <w:tab w:val="num" w:pos="1080"/>
        </w:tabs>
        <w:ind w:left="1080" w:hanging="360"/>
      </w:pPr>
    </w:lvl>
  </w:abstractNum>
  <w:abstractNum w:abstractNumId="4">
    <w:nsid w:val="FFFFFF7F"/>
    <w:multiLevelType w:val="singleLevel"/>
    <w:tmpl w:val="A79A5128"/>
    <w:lvl w:ilvl="0">
      <w:start w:val="1"/>
      <w:numFmt w:val="decimal"/>
      <w:lvlText w:val="%1."/>
      <w:lvlJc w:val="left"/>
      <w:pPr>
        <w:tabs>
          <w:tab w:val="num" w:pos="720"/>
        </w:tabs>
        <w:ind w:left="720" w:hanging="360"/>
      </w:pPr>
    </w:lvl>
  </w:abstractNum>
  <w:abstractNum w:abstractNumId="5">
    <w:nsid w:val="FFFFFF80"/>
    <w:multiLevelType w:val="singleLevel"/>
    <w:tmpl w:val="BA361C4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EE0E45F8"/>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FC444A9A"/>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609A7450"/>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858826E6"/>
    <w:lvl w:ilvl="0">
      <w:start w:val="1"/>
      <w:numFmt w:val="decimal"/>
      <w:lvlText w:val="%1."/>
      <w:lvlJc w:val="left"/>
      <w:pPr>
        <w:tabs>
          <w:tab w:val="num" w:pos="360"/>
        </w:tabs>
        <w:ind w:left="360" w:hanging="360"/>
      </w:pPr>
    </w:lvl>
  </w:abstractNum>
  <w:abstractNum w:abstractNumId="10">
    <w:nsid w:val="FFFFFF89"/>
    <w:multiLevelType w:val="singleLevel"/>
    <w:tmpl w:val="9FFAE7A6"/>
    <w:lvl w:ilvl="0">
      <w:start w:val="1"/>
      <w:numFmt w:val="bullet"/>
      <w:lvlText w:val=""/>
      <w:lvlJc w:val="left"/>
      <w:pPr>
        <w:tabs>
          <w:tab w:val="num" w:pos="360"/>
        </w:tabs>
        <w:ind w:left="360" w:hanging="360"/>
      </w:pPr>
      <w:rPr>
        <w:rFonts w:ascii="Symbol" w:hAnsi="Symbol"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80779"/>
    <w:rsid w:val="0000069D"/>
    <w:rsid w:val="000018E9"/>
    <w:rsid w:val="000030B2"/>
    <w:rsid w:val="000044A9"/>
    <w:rsid w:val="000105B9"/>
    <w:rsid w:val="000337AE"/>
    <w:rsid w:val="00044D10"/>
    <w:rsid w:val="0006006C"/>
    <w:rsid w:val="000663F9"/>
    <w:rsid w:val="0006666F"/>
    <w:rsid w:val="000757EF"/>
    <w:rsid w:val="000945E5"/>
    <w:rsid w:val="000A4F71"/>
    <w:rsid w:val="000A7E04"/>
    <w:rsid w:val="000B6C15"/>
    <w:rsid w:val="000C0202"/>
    <w:rsid w:val="000C20E5"/>
    <w:rsid w:val="000C293F"/>
    <w:rsid w:val="000C69BF"/>
    <w:rsid w:val="000C69E5"/>
    <w:rsid w:val="000D02DC"/>
    <w:rsid w:val="000D0CA1"/>
    <w:rsid w:val="000F0206"/>
    <w:rsid w:val="000F5E78"/>
    <w:rsid w:val="001012C6"/>
    <w:rsid w:val="00102FC9"/>
    <w:rsid w:val="0010391A"/>
    <w:rsid w:val="00105A90"/>
    <w:rsid w:val="001066C7"/>
    <w:rsid w:val="00115C9C"/>
    <w:rsid w:val="00116831"/>
    <w:rsid w:val="001205B5"/>
    <w:rsid w:val="00120BB7"/>
    <w:rsid w:val="00120C6E"/>
    <w:rsid w:val="00122F87"/>
    <w:rsid w:val="001269F5"/>
    <w:rsid w:val="00132EF7"/>
    <w:rsid w:val="00161A2A"/>
    <w:rsid w:val="00176ECD"/>
    <w:rsid w:val="00185C84"/>
    <w:rsid w:val="00186393"/>
    <w:rsid w:val="00186950"/>
    <w:rsid w:val="00192B02"/>
    <w:rsid w:val="00197D85"/>
    <w:rsid w:val="001A1EDB"/>
    <w:rsid w:val="001B16E3"/>
    <w:rsid w:val="001C0827"/>
    <w:rsid w:val="001C42E5"/>
    <w:rsid w:val="001C7B66"/>
    <w:rsid w:val="001C7F06"/>
    <w:rsid w:val="001D4041"/>
    <w:rsid w:val="001D6A43"/>
    <w:rsid w:val="001E02A0"/>
    <w:rsid w:val="001E0435"/>
    <w:rsid w:val="001F3347"/>
    <w:rsid w:val="001F4FFD"/>
    <w:rsid w:val="00202EF1"/>
    <w:rsid w:val="002315F9"/>
    <w:rsid w:val="002428F6"/>
    <w:rsid w:val="0024355C"/>
    <w:rsid w:val="00247C8C"/>
    <w:rsid w:val="002526EF"/>
    <w:rsid w:val="00252A7E"/>
    <w:rsid w:val="0025311F"/>
    <w:rsid w:val="00254A4C"/>
    <w:rsid w:val="00256D38"/>
    <w:rsid w:val="00261C8A"/>
    <w:rsid w:val="00263F2F"/>
    <w:rsid w:val="00276078"/>
    <w:rsid w:val="00281D93"/>
    <w:rsid w:val="0029375E"/>
    <w:rsid w:val="002A7C63"/>
    <w:rsid w:val="002B2613"/>
    <w:rsid w:val="002B5FEE"/>
    <w:rsid w:val="002C093E"/>
    <w:rsid w:val="002C63B2"/>
    <w:rsid w:val="002D046F"/>
    <w:rsid w:val="002D0A9E"/>
    <w:rsid w:val="002D7C81"/>
    <w:rsid w:val="002F1076"/>
    <w:rsid w:val="00302D4A"/>
    <w:rsid w:val="0030300D"/>
    <w:rsid w:val="00323E11"/>
    <w:rsid w:val="00332842"/>
    <w:rsid w:val="00336672"/>
    <w:rsid w:val="00355E51"/>
    <w:rsid w:val="003571AF"/>
    <w:rsid w:val="0036364A"/>
    <w:rsid w:val="00374123"/>
    <w:rsid w:val="00377406"/>
    <w:rsid w:val="003775B7"/>
    <w:rsid w:val="00382CA8"/>
    <w:rsid w:val="00383B1F"/>
    <w:rsid w:val="00385EEA"/>
    <w:rsid w:val="00391BDE"/>
    <w:rsid w:val="003A57D0"/>
    <w:rsid w:val="003B6224"/>
    <w:rsid w:val="003E1D4C"/>
    <w:rsid w:val="003E331D"/>
    <w:rsid w:val="003E624C"/>
    <w:rsid w:val="00413554"/>
    <w:rsid w:val="00427466"/>
    <w:rsid w:val="00452E18"/>
    <w:rsid w:val="004570B2"/>
    <w:rsid w:val="00462C7F"/>
    <w:rsid w:val="0046425C"/>
    <w:rsid w:val="00466101"/>
    <w:rsid w:val="00466990"/>
    <w:rsid w:val="00473426"/>
    <w:rsid w:val="00480C88"/>
    <w:rsid w:val="004A0655"/>
    <w:rsid w:val="004A379D"/>
    <w:rsid w:val="004C0312"/>
    <w:rsid w:val="004C1F5E"/>
    <w:rsid w:val="004D3B8B"/>
    <w:rsid w:val="004E00C6"/>
    <w:rsid w:val="00501B09"/>
    <w:rsid w:val="005027B6"/>
    <w:rsid w:val="00517A3C"/>
    <w:rsid w:val="00520F65"/>
    <w:rsid w:val="005279ED"/>
    <w:rsid w:val="00527FA6"/>
    <w:rsid w:val="005368FE"/>
    <w:rsid w:val="00540AE9"/>
    <w:rsid w:val="00541563"/>
    <w:rsid w:val="00552D8B"/>
    <w:rsid w:val="005575C7"/>
    <w:rsid w:val="005644A3"/>
    <w:rsid w:val="00570E6F"/>
    <w:rsid w:val="0058036B"/>
    <w:rsid w:val="00587266"/>
    <w:rsid w:val="00595E7D"/>
    <w:rsid w:val="005A0745"/>
    <w:rsid w:val="005A1709"/>
    <w:rsid w:val="005C321F"/>
    <w:rsid w:val="005E6259"/>
    <w:rsid w:val="005F14B4"/>
    <w:rsid w:val="005F661F"/>
    <w:rsid w:val="006068FD"/>
    <w:rsid w:val="00612C06"/>
    <w:rsid w:val="006158A4"/>
    <w:rsid w:val="006263BA"/>
    <w:rsid w:val="00645F50"/>
    <w:rsid w:val="0066024B"/>
    <w:rsid w:val="0067071A"/>
    <w:rsid w:val="00673021"/>
    <w:rsid w:val="00675DE1"/>
    <w:rsid w:val="00684783"/>
    <w:rsid w:val="00685553"/>
    <w:rsid w:val="006A1C3D"/>
    <w:rsid w:val="006A3D3F"/>
    <w:rsid w:val="006A5D31"/>
    <w:rsid w:val="006A7730"/>
    <w:rsid w:val="006B185E"/>
    <w:rsid w:val="006B5438"/>
    <w:rsid w:val="006C4842"/>
    <w:rsid w:val="006F24EB"/>
    <w:rsid w:val="00703B2E"/>
    <w:rsid w:val="007064D4"/>
    <w:rsid w:val="00726D94"/>
    <w:rsid w:val="007334BF"/>
    <w:rsid w:val="007476DE"/>
    <w:rsid w:val="00755A6B"/>
    <w:rsid w:val="00767D94"/>
    <w:rsid w:val="007703E9"/>
    <w:rsid w:val="00780779"/>
    <w:rsid w:val="007963D0"/>
    <w:rsid w:val="007B1874"/>
    <w:rsid w:val="007B198C"/>
    <w:rsid w:val="007B42B6"/>
    <w:rsid w:val="007C300F"/>
    <w:rsid w:val="007C76FB"/>
    <w:rsid w:val="007D21AA"/>
    <w:rsid w:val="007E284E"/>
    <w:rsid w:val="007F5EEC"/>
    <w:rsid w:val="0081153B"/>
    <w:rsid w:val="00815B91"/>
    <w:rsid w:val="00817106"/>
    <w:rsid w:val="00817392"/>
    <w:rsid w:val="008317B8"/>
    <w:rsid w:val="0083256D"/>
    <w:rsid w:val="008356F5"/>
    <w:rsid w:val="00837F99"/>
    <w:rsid w:val="00840369"/>
    <w:rsid w:val="008433A6"/>
    <w:rsid w:val="008500EC"/>
    <w:rsid w:val="008539B0"/>
    <w:rsid w:val="008615D1"/>
    <w:rsid w:val="0086718A"/>
    <w:rsid w:val="00870963"/>
    <w:rsid w:val="00872F5B"/>
    <w:rsid w:val="00883B4E"/>
    <w:rsid w:val="0089158E"/>
    <w:rsid w:val="00892590"/>
    <w:rsid w:val="008926E8"/>
    <w:rsid w:val="00897BAB"/>
    <w:rsid w:val="008B0FC4"/>
    <w:rsid w:val="008B664E"/>
    <w:rsid w:val="008C6854"/>
    <w:rsid w:val="008D0BCC"/>
    <w:rsid w:val="008D3CB4"/>
    <w:rsid w:val="008D654F"/>
    <w:rsid w:val="008E4059"/>
    <w:rsid w:val="008E434A"/>
    <w:rsid w:val="008E43B2"/>
    <w:rsid w:val="008E585A"/>
    <w:rsid w:val="0090474A"/>
    <w:rsid w:val="00905AA1"/>
    <w:rsid w:val="0091106B"/>
    <w:rsid w:val="00914FA4"/>
    <w:rsid w:val="00922813"/>
    <w:rsid w:val="00926DDF"/>
    <w:rsid w:val="009301B7"/>
    <w:rsid w:val="009427F2"/>
    <w:rsid w:val="00951D0E"/>
    <w:rsid w:val="009755BA"/>
    <w:rsid w:val="00982DF1"/>
    <w:rsid w:val="0098688A"/>
    <w:rsid w:val="009917A9"/>
    <w:rsid w:val="009A196C"/>
    <w:rsid w:val="009A658F"/>
    <w:rsid w:val="009B00FD"/>
    <w:rsid w:val="009B0982"/>
    <w:rsid w:val="009B5F02"/>
    <w:rsid w:val="009C73CC"/>
    <w:rsid w:val="009D47E1"/>
    <w:rsid w:val="009F60B7"/>
    <w:rsid w:val="009F6B6B"/>
    <w:rsid w:val="00A02CAD"/>
    <w:rsid w:val="00A04FC6"/>
    <w:rsid w:val="00A134AC"/>
    <w:rsid w:val="00A2677B"/>
    <w:rsid w:val="00A27190"/>
    <w:rsid w:val="00A27257"/>
    <w:rsid w:val="00A46400"/>
    <w:rsid w:val="00A776BF"/>
    <w:rsid w:val="00A8647F"/>
    <w:rsid w:val="00A87F2F"/>
    <w:rsid w:val="00A91F88"/>
    <w:rsid w:val="00AB7D11"/>
    <w:rsid w:val="00AC619F"/>
    <w:rsid w:val="00AD0A61"/>
    <w:rsid w:val="00AD127B"/>
    <w:rsid w:val="00AD3986"/>
    <w:rsid w:val="00AD40FC"/>
    <w:rsid w:val="00AE03B1"/>
    <w:rsid w:val="00AE3218"/>
    <w:rsid w:val="00AF6A8D"/>
    <w:rsid w:val="00B03260"/>
    <w:rsid w:val="00B117D1"/>
    <w:rsid w:val="00B1582B"/>
    <w:rsid w:val="00B20F41"/>
    <w:rsid w:val="00B306C1"/>
    <w:rsid w:val="00B33689"/>
    <w:rsid w:val="00B35C19"/>
    <w:rsid w:val="00B74D29"/>
    <w:rsid w:val="00B7564B"/>
    <w:rsid w:val="00B80E6D"/>
    <w:rsid w:val="00BA6733"/>
    <w:rsid w:val="00BB3B32"/>
    <w:rsid w:val="00BB78B6"/>
    <w:rsid w:val="00BC2DAA"/>
    <w:rsid w:val="00BC5080"/>
    <w:rsid w:val="00BC5EE2"/>
    <w:rsid w:val="00BD0A30"/>
    <w:rsid w:val="00BD1550"/>
    <w:rsid w:val="00BD329B"/>
    <w:rsid w:val="00BF57FC"/>
    <w:rsid w:val="00BF703C"/>
    <w:rsid w:val="00C05690"/>
    <w:rsid w:val="00C14BB7"/>
    <w:rsid w:val="00C151AF"/>
    <w:rsid w:val="00C22D5F"/>
    <w:rsid w:val="00C25E2C"/>
    <w:rsid w:val="00C3148C"/>
    <w:rsid w:val="00C31BEA"/>
    <w:rsid w:val="00C35C5D"/>
    <w:rsid w:val="00C4336C"/>
    <w:rsid w:val="00C47E5A"/>
    <w:rsid w:val="00C52C48"/>
    <w:rsid w:val="00C6252E"/>
    <w:rsid w:val="00C62DC9"/>
    <w:rsid w:val="00C66605"/>
    <w:rsid w:val="00C72541"/>
    <w:rsid w:val="00C83091"/>
    <w:rsid w:val="00C856A8"/>
    <w:rsid w:val="00C92CB7"/>
    <w:rsid w:val="00C939C9"/>
    <w:rsid w:val="00C9456A"/>
    <w:rsid w:val="00C95FCB"/>
    <w:rsid w:val="00C96B9E"/>
    <w:rsid w:val="00CA2B98"/>
    <w:rsid w:val="00CA4D36"/>
    <w:rsid w:val="00CB7DB8"/>
    <w:rsid w:val="00CC62B8"/>
    <w:rsid w:val="00CD335D"/>
    <w:rsid w:val="00CD5550"/>
    <w:rsid w:val="00CD583E"/>
    <w:rsid w:val="00CD66BB"/>
    <w:rsid w:val="00CE0D44"/>
    <w:rsid w:val="00CE298A"/>
    <w:rsid w:val="00CE56DA"/>
    <w:rsid w:val="00CE76E0"/>
    <w:rsid w:val="00CF039F"/>
    <w:rsid w:val="00CF60D9"/>
    <w:rsid w:val="00CF6D13"/>
    <w:rsid w:val="00D059FA"/>
    <w:rsid w:val="00D12A38"/>
    <w:rsid w:val="00D16DA1"/>
    <w:rsid w:val="00D3253A"/>
    <w:rsid w:val="00D36DF9"/>
    <w:rsid w:val="00D40B41"/>
    <w:rsid w:val="00D40F95"/>
    <w:rsid w:val="00D500FD"/>
    <w:rsid w:val="00D62AD6"/>
    <w:rsid w:val="00D73F55"/>
    <w:rsid w:val="00D92415"/>
    <w:rsid w:val="00D92967"/>
    <w:rsid w:val="00D93815"/>
    <w:rsid w:val="00D94365"/>
    <w:rsid w:val="00DB0597"/>
    <w:rsid w:val="00DB0904"/>
    <w:rsid w:val="00DB678D"/>
    <w:rsid w:val="00DC3598"/>
    <w:rsid w:val="00DD1215"/>
    <w:rsid w:val="00DD1307"/>
    <w:rsid w:val="00DD5E38"/>
    <w:rsid w:val="00DD6F8F"/>
    <w:rsid w:val="00DE01CE"/>
    <w:rsid w:val="00DF098C"/>
    <w:rsid w:val="00DF5F19"/>
    <w:rsid w:val="00E16750"/>
    <w:rsid w:val="00E21C6D"/>
    <w:rsid w:val="00E220EA"/>
    <w:rsid w:val="00E310FD"/>
    <w:rsid w:val="00E33A0D"/>
    <w:rsid w:val="00E36198"/>
    <w:rsid w:val="00E376F1"/>
    <w:rsid w:val="00E673A1"/>
    <w:rsid w:val="00EC0F4F"/>
    <w:rsid w:val="00ED5313"/>
    <w:rsid w:val="00EE0A64"/>
    <w:rsid w:val="00EE48EA"/>
    <w:rsid w:val="00EF546E"/>
    <w:rsid w:val="00F050F8"/>
    <w:rsid w:val="00F06373"/>
    <w:rsid w:val="00F23B77"/>
    <w:rsid w:val="00F24700"/>
    <w:rsid w:val="00F26E1A"/>
    <w:rsid w:val="00F33D2F"/>
    <w:rsid w:val="00F47A50"/>
    <w:rsid w:val="00F50EC5"/>
    <w:rsid w:val="00F56A81"/>
    <w:rsid w:val="00F61909"/>
    <w:rsid w:val="00F642D1"/>
    <w:rsid w:val="00F666C7"/>
    <w:rsid w:val="00F673AD"/>
    <w:rsid w:val="00F72F12"/>
    <w:rsid w:val="00F732B2"/>
    <w:rsid w:val="00F77A1D"/>
    <w:rsid w:val="00F83CAC"/>
    <w:rsid w:val="00F8441D"/>
    <w:rsid w:val="00F927A0"/>
    <w:rsid w:val="00FA7248"/>
    <w:rsid w:val="00FB1400"/>
    <w:rsid w:val="00FB7F1E"/>
    <w:rsid w:val="00FF72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71EB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5E2C"/>
    <w:pPr>
      <w:spacing w:before="120" w:after="120" w:line="360" w:lineRule="auto"/>
      <w:jc w:val="both"/>
    </w:pPr>
    <w:rPr>
      <w:rFonts w:ascii="Times New Roman" w:hAnsi="Times New Roman"/>
      <w:sz w:val="24"/>
    </w:rPr>
  </w:style>
  <w:style w:type="paragraph" w:styleId="Heading1">
    <w:name w:val="heading 1"/>
    <w:basedOn w:val="Normal"/>
    <w:next w:val="Normal"/>
    <w:rsid w:val="003E624C"/>
    <w:pPr>
      <w:keepNext/>
      <w:keepLines/>
      <w:spacing w:before="200" w:line="276" w:lineRule="auto"/>
      <w:contextualSpacing/>
      <w:jc w:val="left"/>
      <w:outlineLvl w:val="0"/>
    </w:pPr>
    <w:rPr>
      <w:rFonts w:ascii="Helvetica" w:eastAsia="Trebuchet MS" w:hAnsi="Helvetica" w:cs="Trebuchet MS"/>
      <w:b/>
      <w:sz w:val="32"/>
      <w:szCs w:val="32"/>
    </w:rPr>
  </w:style>
  <w:style w:type="paragraph" w:styleId="Heading2">
    <w:name w:val="heading 2"/>
    <w:basedOn w:val="Normal"/>
    <w:next w:val="Normal"/>
    <w:rsid w:val="002C63B2"/>
    <w:pPr>
      <w:keepNext/>
      <w:keepLines/>
      <w:spacing w:before="200" w:after="0" w:line="276" w:lineRule="auto"/>
      <w:contextualSpacing/>
      <w:jc w:val="left"/>
      <w:outlineLvl w:val="1"/>
    </w:pPr>
    <w:rPr>
      <w:rFonts w:ascii="Helvetica" w:eastAsia="Trebuchet MS" w:hAnsi="Helvetica" w:cs="Trebuchet MS"/>
      <w:b/>
      <w:sz w:val="26"/>
      <w:szCs w:val="26"/>
    </w:rPr>
  </w:style>
  <w:style w:type="paragraph" w:styleId="Heading3">
    <w:name w:val="heading 3"/>
    <w:basedOn w:val="Normal"/>
    <w:next w:val="Normal"/>
    <w:rsid w:val="00C66605"/>
    <w:pPr>
      <w:keepNext/>
      <w:keepLines/>
      <w:spacing w:before="160" w:after="0" w:line="276" w:lineRule="auto"/>
      <w:contextualSpacing/>
      <w:jc w:val="left"/>
      <w:outlineLvl w:val="2"/>
    </w:pPr>
    <w:rPr>
      <w:rFonts w:ascii="Helvetica" w:eastAsia="Trebuchet MS" w:hAnsi="Helvetica" w:cs="Trebuchet MS"/>
      <w:b/>
      <w:color w:val="auto"/>
      <w:szCs w:val="24"/>
    </w:rPr>
  </w:style>
  <w:style w:type="paragraph" w:styleId="Heading4">
    <w:name w:val="heading 4"/>
    <w:basedOn w:val="Normal"/>
    <w:next w:val="Normal"/>
    <w:rsid w:val="00C25E2C"/>
    <w:pPr>
      <w:keepNext/>
      <w:keepLines/>
      <w:spacing w:before="160" w:after="0" w:line="276" w:lineRule="auto"/>
      <w:contextualSpacing/>
      <w:jc w:val="left"/>
      <w:outlineLvl w:val="3"/>
    </w:pPr>
    <w:rPr>
      <w:rFonts w:ascii="Trebuchet MS" w:eastAsia="Trebuchet MS" w:hAnsi="Trebuchet MS" w:cs="Trebuchet MS"/>
      <w:color w:val="666666"/>
      <w:sz w:val="22"/>
      <w:u w:val="single"/>
    </w:rPr>
  </w:style>
  <w:style w:type="paragraph" w:styleId="Heading5">
    <w:name w:val="heading 5"/>
    <w:basedOn w:val="Normal"/>
    <w:next w:val="Normal"/>
    <w:rsid w:val="00C25E2C"/>
    <w:pPr>
      <w:keepNext/>
      <w:keepLines/>
      <w:spacing w:before="160" w:after="0" w:line="276" w:lineRule="auto"/>
      <w:contextualSpacing/>
      <w:jc w:val="left"/>
      <w:outlineLvl w:val="4"/>
    </w:pPr>
    <w:rPr>
      <w:rFonts w:ascii="Trebuchet MS" w:eastAsia="Trebuchet MS" w:hAnsi="Trebuchet MS" w:cs="Trebuchet MS"/>
      <w:color w:val="666666"/>
      <w:sz w:val="22"/>
    </w:rPr>
  </w:style>
  <w:style w:type="paragraph" w:styleId="Heading6">
    <w:name w:val="heading 6"/>
    <w:basedOn w:val="Normal"/>
    <w:next w:val="Normal"/>
    <w:rsid w:val="00C25E2C"/>
    <w:pPr>
      <w:keepNext/>
      <w:keepLines/>
      <w:spacing w:before="160" w:after="0" w:line="276" w:lineRule="auto"/>
      <w:contextualSpacing/>
      <w:jc w:val="left"/>
      <w:outlineLvl w:val="5"/>
    </w:pPr>
    <w:rPr>
      <w:rFonts w:ascii="Trebuchet MS" w:eastAsia="Trebuchet MS" w:hAnsi="Trebuchet MS" w:cs="Trebuchet MS"/>
      <w:i/>
      <w:color w:val="666666"/>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E434A"/>
    <w:pPr>
      <w:spacing w:before="0" w:after="200"/>
      <w:ind w:left="1008" w:right="1008"/>
    </w:pPr>
    <w:rPr>
      <w:bCs/>
      <w:color w:val="auto"/>
      <w:szCs w:val="18"/>
    </w:rPr>
  </w:style>
  <w:style w:type="paragraph" w:styleId="Title">
    <w:name w:val="Title"/>
    <w:basedOn w:val="Normal"/>
    <w:next w:val="Normal"/>
    <w:rsid w:val="00C25E2C"/>
    <w:pPr>
      <w:keepNext/>
      <w:keepLines/>
      <w:contextualSpacing/>
      <w:jc w:val="center"/>
    </w:pPr>
    <w:rPr>
      <w:rFonts w:eastAsia="Trebuchet MS" w:cs="Trebuchet MS"/>
      <w:sz w:val="48"/>
      <w:szCs w:val="42"/>
    </w:rPr>
  </w:style>
  <w:style w:type="paragraph" w:styleId="Subtitle">
    <w:name w:val="Subtitle"/>
    <w:basedOn w:val="Normal"/>
    <w:next w:val="Normal"/>
    <w:rsid w:val="00C25E2C"/>
    <w:pPr>
      <w:keepNext/>
      <w:keepLines/>
      <w:spacing w:before="0" w:after="200" w:line="276" w:lineRule="auto"/>
      <w:contextualSpacing/>
      <w:jc w:val="left"/>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9427F2"/>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427F2"/>
    <w:rPr>
      <w:rFonts w:ascii="Lucida Grande" w:hAnsi="Lucida Grande"/>
      <w:sz w:val="18"/>
      <w:szCs w:val="18"/>
    </w:rPr>
  </w:style>
  <w:style w:type="paragraph" w:customStyle="1" w:styleId="EndNoteBibliographyTitle">
    <w:name w:val="EndNote Bibliography Title"/>
    <w:basedOn w:val="Normal"/>
    <w:rsid w:val="009427F2"/>
    <w:pPr>
      <w:jc w:val="center"/>
    </w:pPr>
    <w:rPr>
      <w:rFonts w:cs="Times New Roman"/>
    </w:rPr>
  </w:style>
  <w:style w:type="paragraph" w:customStyle="1" w:styleId="EndNoteBibliography">
    <w:name w:val="EndNote Bibliography"/>
    <w:basedOn w:val="Normal"/>
    <w:rsid w:val="009427F2"/>
    <w:rPr>
      <w:rFonts w:cs="Times New Roman"/>
    </w:rPr>
  </w:style>
  <w:style w:type="character" w:styleId="Hyperlink">
    <w:name w:val="Hyperlink"/>
    <w:basedOn w:val="DefaultParagraphFont"/>
    <w:uiPriority w:val="99"/>
    <w:unhideWhenUsed/>
    <w:rsid w:val="009427F2"/>
    <w:rPr>
      <w:color w:val="0000FF" w:themeColor="hyperlink"/>
      <w:u w:val="single"/>
    </w:rPr>
  </w:style>
  <w:style w:type="paragraph" w:styleId="Footer">
    <w:name w:val="footer"/>
    <w:basedOn w:val="Normal"/>
    <w:link w:val="FooterChar"/>
    <w:uiPriority w:val="99"/>
    <w:unhideWhenUsed/>
    <w:rsid w:val="008433A6"/>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8433A6"/>
    <w:rPr>
      <w:rFonts w:ascii="Times New Roman" w:hAnsi="Times New Roman"/>
      <w:sz w:val="24"/>
    </w:rPr>
  </w:style>
  <w:style w:type="character" w:styleId="PageNumber">
    <w:name w:val="page number"/>
    <w:basedOn w:val="DefaultParagraphFont"/>
    <w:uiPriority w:val="99"/>
    <w:semiHidden/>
    <w:unhideWhenUsed/>
    <w:rsid w:val="008433A6"/>
  </w:style>
  <w:style w:type="paragraph" w:styleId="HTMLPreformatted">
    <w:name w:val="HTML Preformatted"/>
    <w:basedOn w:val="Normal"/>
    <w:link w:val="HTMLPreformattedChar"/>
    <w:uiPriority w:val="99"/>
    <w:semiHidden/>
    <w:unhideWhenUsed/>
    <w:rsid w:val="004C1F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w:hAnsi="Courier" w:cs="Courier"/>
      <w:color w:val="auto"/>
      <w:sz w:val="20"/>
      <w:szCs w:val="20"/>
    </w:rPr>
  </w:style>
  <w:style w:type="character" w:customStyle="1" w:styleId="HTMLPreformattedChar">
    <w:name w:val="HTML Preformatted Char"/>
    <w:basedOn w:val="DefaultParagraphFont"/>
    <w:link w:val="HTMLPreformatted"/>
    <w:uiPriority w:val="99"/>
    <w:semiHidden/>
    <w:rsid w:val="004C1F5E"/>
    <w:rPr>
      <w:rFonts w:ascii="Courier" w:hAnsi="Courier" w:cs="Courier"/>
      <w:color w:val="auto"/>
      <w:sz w:val="20"/>
      <w:szCs w:val="20"/>
    </w:rPr>
  </w:style>
  <w:style w:type="character" w:customStyle="1" w:styleId="pl-k">
    <w:name w:val="pl-k"/>
    <w:basedOn w:val="DefaultParagraphFont"/>
    <w:rsid w:val="004C1F5E"/>
  </w:style>
  <w:style w:type="character" w:customStyle="1" w:styleId="pl-s">
    <w:name w:val="pl-s"/>
    <w:basedOn w:val="DefaultParagraphFont"/>
    <w:rsid w:val="004C1F5E"/>
  </w:style>
  <w:style w:type="character" w:customStyle="1" w:styleId="pl-pds">
    <w:name w:val="pl-pds"/>
    <w:basedOn w:val="DefaultParagraphFont"/>
    <w:rsid w:val="004C1F5E"/>
  </w:style>
  <w:style w:type="character" w:customStyle="1" w:styleId="pl-c1">
    <w:name w:val="pl-c1"/>
    <w:basedOn w:val="DefaultParagraphFont"/>
    <w:rsid w:val="004C1F5E"/>
  </w:style>
  <w:style w:type="character" w:customStyle="1" w:styleId="pl-smi">
    <w:name w:val="pl-smi"/>
    <w:basedOn w:val="DefaultParagraphFont"/>
    <w:rsid w:val="004C1F5E"/>
  </w:style>
  <w:style w:type="character" w:customStyle="1" w:styleId="pl-c">
    <w:name w:val="pl-c"/>
    <w:basedOn w:val="DefaultParagraphFont"/>
    <w:rsid w:val="004C1F5E"/>
  </w:style>
  <w:style w:type="character" w:customStyle="1" w:styleId="Code">
    <w:name w:val="Code"/>
    <w:basedOn w:val="DefaultParagraphFont"/>
    <w:uiPriority w:val="1"/>
    <w:qFormat/>
    <w:rsid w:val="003E331D"/>
    <w:rPr>
      <w:rFonts w:ascii="Consolas" w:hAnsi="Consolas"/>
      <w:color w:val="auto"/>
      <w:sz w:val="22"/>
    </w:rPr>
  </w:style>
  <w:style w:type="paragraph" w:styleId="Header">
    <w:name w:val="header"/>
    <w:basedOn w:val="Normal"/>
    <w:link w:val="HeaderChar"/>
    <w:uiPriority w:val="99"/>
    <w:unhideWhenUsed/>
    <w:rsid w:val="00BF703C"/>
    <w:pPr>
      <w:tabs>
        <w:tab w:val="center" w:pos="4320"/>
        <w:tab w:val="right" w:pos="8640"/>
      </w:tabs>
      <w:spacing w:before="0" w:after="0" w:line="240" w:lineRule="auto"/>
    </w:pPr>
  </w:style>
  <w:style w:type="character" w:customStyle="1" w:styleId="HeaderChar">
    <w:name w:val="Header Char"/>
    <w:basedOn w:val="DefaultParagraphFont"/>
    <w:link w:val="Header"/>
    <w:uiPriority w:val="99"/>
    <w:rsid w:val="00BF703C"/>
    <w:rPr>
      <w:rFonts w:ascii="Times New Roman" w:hAnsi="Times New Roman"/>
      <w:sz w:val="24"/>
    </w:rPr>
  </w:style>
  <w:style w:type="character" w:styleId="PlaceholderText">
    <w:name w:val="Placeholder Text"/>
    <w:basedOn w:val="DefaultParagraphFont"/>
    <w:uiPriority w:val="99"/>
    <w:semiHidden/>
    <w:rsid w:val="00AD0A61"/>
    <w:rPr>
      <w:color w:val="808080"/>
    </w:rPr>
  </w:style>
  <w:style w:type="paragraph" w:styleId="FootnoteText">
    <w:name w:val="footnote text"/>
    <w:basedOn w:val="Normal"/>
    <w:link w:val="FootnoteTextChar"/>
    <w:uiPriority w:val="99"/>
    <w:unhideWhenUsed/>
    <w:rsid w:val="006A5D31"/>
    <w:pPr>
      <w:spacing w:before="0" w:after="0" w:line="240" w:lineRule="auto"/>
    </w:pPr>
    <w:rPr>
      <w:szCs w:val="24"/>
    </w:rPr>
  </w:style>
  <w:style w:type="character" w:customStyle="1" w:styleId="FootnoteTextChar">
    <w:name w:val="Footnote Text Char"/>
    <w:basedOn w:val="DefaultParagraphFont"/>
    <w:link w:val="FootnoteText"/>
    <w:uiPriority w:val="99"/>
    <w:rsid w:val="006A5D31"/>
    <w:rPr>
      <w:rFonts w:ascii="Times New Roman" w:hAnsi="Times New Roman"/>
      <w:sz w:val="24"/>
      <w:szCs w:val="24"/>
    </w:rPr>
  </w:style>
  <w:style w:type="character" w:styleId="FootnoteReference">
    <w:name w:val="footnote reference"/>
    <w:basedOn w:val="DefaultParagraphFont"/>
    <w:uiPriority w:val="99"/>
    <w:unhideWhenUsed/>
    <w:rsid w:val="006A5D31"/>
    <w:rPr>
      <w:vertAlign w:val="superscript"/>
    </w:rPr>
  </w:style>
  <w:style w:type="paragraph" w:styleId="CommentSubject">
    <w:name w:val="annotation subject"/>
    <w:basedOn w:val="CommentText"/>
    <w:next w:val="CommentText"/>
    <w:link w:val="CommentSubjectChar"/>
    <w:uiPriority w:val="99"/>
    <w:semiHidden/>
    <w:unhideWhenUsed/>
    <w:rsid w:val="00D16DA1"/>
    <w:rPr>
      <w:b/>
      <w:bCs/>
      <w:sz w:val="20"/>
      <w:szCs w:val="20"/>
    </w:rPr>
  </w:style>
  <w:style w:type="character" w:customStyle="1" w:styleId="CommentSubjectChar">
    <w:name w:val="Comment Subject Char"/>
    <w:basedOn w:val="CommentTextChar"/>
    <w:link w:val="CommentSubject"/>
    <w:uiPriority w:val="99"/>
    <w:semiHidden/>
    <w:rsid w:val="00D16DA1"/>
    <w:rPr>
      <w:rFonts w:ascii="Times New Roman" w:hAnsi="Times New Roman"/>
      <w:b/>
      <w:bCs/>
      <w:sz w:val="20"/>
      <w:szCs w:val="20"/>
    </w:rPr>
  </w:style>
  <w:style w:type="character" w:styleId="FollowedHyperlink">
    <w:name w:val="FollowedHyperlink"/>
    <w:basedOn w:val="DefaultParagraphFont"/>
    <w:uiPriority w:val="99"/>
    <w:semiHidden/>
    <w:unhideWhenUsed/>
    <w:rsid w:val="00D16DA1"/>
    <w:rPr>
      <w:color w:val="800080" w:themeColor="followedHyperlink"/>
      <w:u w:val="single"/>
    </w:rPr>
  </w:style>
  <w:style w:type="paragraph" w:styleId="DocumentMap">
    <w:name w:val="Document Map"/>
    <w:basedOn w:val="Normal"/>
    <w:link w:val="DocumentMapChar"/>
    <w:uiPriority w:val="99"/>
    <w:semiHidden/>
    <w:unhideWhenUsed/>
    <w:rsid w:val="00466990"/>
    <w:pPr>
      <w:spacing w:before="0"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466990"/>
    <w:rPr>
      <w:rFonts w:ascii="Lucida Grande" w:hAnsi="Lucida Grande" w:cs="Lucida Grande"/>
      <w:sz w:val="24"/>
      <w:szCs w:val="24"/>
    </w:rPr>
  </w:style>
  <w:style w:type="table" w:styleId="TableGrid">
    <w:name w:val="Table Grid"/>
    <w:basedOn w:val="TableNormal"/>
    <w:uiPriority w:val="59"/>
    <w:rsid w:val="009301B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2C63B2"/>
    <w:pPr>
      <w:spacing w:before="240"/>
      <w:jc w:val="left"/>
    </w:pPr>
    <w:rPr>
      <w:rFonts w:asciiTheme="minorHAnsi" w:hAnsiTheme="minorHAnsi"/>
      <w:b/>
      <w:caps/>
      <w:sz w:val="22"/>
      <w:u w:val="single"/>
    </w:rPr>
  </w:style>
  <w:style w:type="paragraph" w:styleId="TOC2">
    <w:name w:val="toc 2"/>
    <w:basedOn w:val="Normal"/>
    <w:next w:val="Normal"/>
    <w:autoRedefine/>
    <w:uiPriority w:val="39"/>
    <w:unhideWhenUsed/>
    <w:rsid w:val="002C63B2"/>
    <w:pPr>
      <w:spacing w:before="0" w:after="0"/>
      <w:jc w:val="left"/>
    </w:pPr>
    <w:rPr>
      <w:rFonts w:asciiTheme="minorHAnsi" w:hAnsiTheme="minorHAnsi"/>
      <w:b/>
      <w:smallCaps/>
      <w:sz w:val="22"/>
    </w:rPr>
  </w:style>
  <w:style w:type="paragraph" w:styleId="TOC3">
    <w:name w:val="toc 3"/>
    <w:basedOn w:val="Normal"/>
    <w:next w:val="Normal"/>
    <w:autoRedefine/>
    <w:uiPriority w:val="39"/>
    <w:unhideWhenUsed/>
    <w:rsid w:val="002C63B2"/>
    <w:pPr>
      <w:spacing w:before="0" w:after="0"/>
      <w:jc w:val="left"/>
    </w:pPr>
    <w:rPr>
      <w:rFonts w:asciiTheme="minorHAnsi" w:hAnsiTheme="minorHAnsi"/>
      <w:smallCaps/>
      <w:sz w:val="22"/>
    </w:rPr>
  </w:style>
  <w:style w:type="paragraph" w:styleId="TOC4">
    <w:name w:val="toc 4"/>
    <w:basedOn w:val="Normal"/>
    <w:next w:val="Normal"/>
    <w:autoRedefine/>
    <w:uiPriority w:val="39"/>
    <w:unhideWhenUsed/>
    <w:rsid w:val="002C63B2"/>
    <w:pPr>
      <w:spacing w:before="0" w:after="0"/>
      <w:jc w:val="left"/>
    </w:pPr>
    <w:rPr>
      <w:rFonts w:asciiTheme="minorHAnsi" w:hAnsiTheme="minorHAnsi"/>
      <w:sz w:val="22"/>
    </w:rPr>
  </w:style>
  <w:style w:type="paragraph" w:styleId="TOC5">
    <w:name w:val="toc 5"/>
    <w:basedOn w:val="Normal"/>
    <w:next w:val="Normal"/>
    <w:autoRedefine/>
    <w:uiPriority w:val="39"/>
    <w:unhideWhenUsed/>
    <w:rsid w:val="002C63B2"/>
    <w:pPr>
      <w:spacing w:before="0" w:after="0"/>
      <w:jc w:val="left"/>
    </w:pPr>
    <w:rPr>
      <w:rFonts w:asciiTheme="minorHAnsi" w:hAnsiTheme="minorHAnsi"/>
      <w:sz w:val="22"/>
    </w:rPr>
  </w:style>
  <w:style w:type="paragraph" w:styleId="TOC6">
    <w:name w:val="toc 6"/>
    <w:basedOn w:val="Normal"/>
    <w:next w:val="Normal"/>
    <w:autoRedefine/>
    <w:uiPriority w:val="39"/>
    <w:unhideWhenUsed/>
    <w:rsid w:val="002C63B2"/>
    <w:pPr>
      <w:spacing w:before="0" w:after="0"/>
      <w:jc w:val="left"/>
    </w:pPr>
    <w:rPr>
      <w:rFonts w:asciiTheme="minorHAnsi" w:hAnsiTheme="minorHAnsi"/>
      <w:sz w:val="22"/>
    </w:rPr>
  </w:style>
  <w:style w:type="paragraph" w:styleId="TOC7">
    <w:name w:val="toc 7"/>
    <w:basedOn w:val="Normal"/>
    <w:next w:val="Normal"/>
    <w:autoRedefine/>
    <w:uiPriority w:val="39"/>
    <w:unhideWhenUsed/>
    <w:rsid w:val="002C63B2"/>
    <w:pPr>
      <w:spacing w:before="0" w:after="0"/>
      <w:jc w:val="left"/>
    </w:pPr>
    <w:rPr>
      <w:rFonts w:asciiTheme="minorHAnsi" w:hAnsiTheme="minorHAnsi"/>
      <w:sz w:val="22"/>
    </w:rPr>
  </w:style>
  <w:style w:type="paragraph" w:styleId="TOC8">
    <w:name w:val="toc 8"/>
    <w:basedOn w:val="Normal"/>
    <w:next w:val="Normal"/>
    <w:autoRedefine/>
    <w:uiPriority w:val="39"/>
    <w:unhideWhenUsed/>
    <w:rsid w:val="002C63B2"/>
    <w:pPr>
      <w:spacing w:before="0" w:after="0"/>
      <w:jc w:val="left"/>
    </w:pPr>
    <w:rPr>
      <w:rFonts w:asciiTheme="minorHAnsi" w:hAnsiTheme="minorHAnsi"/>
      <w:sz w:val="22"/>
    </w:rPr>
  </w:style>
  <w:style w:type="paragraph" w:styleId="TOC9">
    <w:name w:val="toc 9"/>
    <w:basedOn w:val="Normal"/>
    <w:next w:val="Normal"/>
    <w:autoRedefine/>
    <w:uiPriority w:val="39"/>
    <w:unhideWhenUsed/>
    <w:rsid w:val="002C63B2"/>
    <w:pPr>
      <w:spacing w:before="0" w:after="0"/>
      <w:jc w:val="left"/>
    </w:pPr>
    <w:rPr>
      <w:rFonts w:asciiTheme="minorHAnsi" w:hAnsiTheme="minorHAnsi"/>
      <w:sz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5E2C"/>
    <w:pPr>
      <w:spacing w:before="120" w:after="120" w:line="360" w:lineRule="auto"/>
      <w:jc w:val="both"/>
    </w:pPr>
    <w:rPr>
      <w:rFonts w:ascii="Times New Roman" w:hAnsi="Times New Roman"/>
      <w:sz w:val="24"/>
    </w:rPr>
  </w:style>
  <w:style w:type="paragraph" w:styleId="Heading1">
    <w:name w:val="heading 1"/>
    <w:basedOn w:val="Normal"/>
    <w:next w:val="Normal"/>
    <w:rsid w:val="003E624C"/>
    <w:pPr>
      <w:keepNext/>
      <w:keepLines/>
      <w:spacing w:before="200" w:line="276" w:lineRule="auto"/>
      <w:contextualSpacing/>
      <w:jc w:val="left"/>
      <w:outlineLvl w:val="0"/>
    </w:pPr>
    <w:rPr>
      <w:rFonts w:ascii="Helvetica" w:eastAsia="Trebuchet MS" w:hAnsi="Helvetica" w:cs="Trebuchet MS"/>
      <w:b/>
      <w:sz w:val="32"/>
      <w:szCs w:val="32"/>
    </w:rPr>
  </w:style>
  <w:style w:type="paragraph" w:styleId="Heading2">
    <w:name w:val="heading 2"/>
    <w:basedOn w:val="Normal"/>
    <w:next w:val="Normal"/>
    <w:rsid w:val="002C63B2"/>
    <w:pPr>
      <w:keepNext/>
      <w:keepLines/>
      <w:spacing w:before="200" w:after="0" w:line="276" w:lineRule="auto"/>
      <w:contextualSpacing/>
      <w:jc w:val="left"/>
      <w:outlineLvl w:val="1"/>
    </w:pPr>
    <w:rPr>
      <w:rFonts w:ascii="Helvetica" w:eastAsia="Trebuchet MS" w:hAnsi="Helvetica" w:cs="Trebuchet MS"/>
      <w:b/>
      <w:sz w:val="26"/>
      <w:szCs w:val="26"/>
    </w:rPr>
  </w:style>
  <w:style w:type="paragraph" w:styleId="Heading3">
    <w:name w:val="heading 3"/>
    <w:basedOn w:val="Normal"/>
    <w:next w:val="Normal"/>
    <w:rsid w:val="00C66605"/>
    <w:pPr>
      <w:keepNext/>
      <w:keepLines/>
      <w:spacing w:before="160" w:after="0" w:line="276" w:lineRule="auto"/>
      <w:contextualSpacing/>
      <w:jc w:val="left"/>
      <w:outlineLvl w:val="2"/>
    </w:pPr>
    <w:rPr>
      <w:rFonts w:ascii="Helvetica" w:eastAsia="Trebuchet MS" w:hAnsi="Helvetica" w:cs="Trebuchet MS"/>
      <w:b/>
      <w:color w:val="auto"/>
      <w:szCs w:val="24"/>
    </w:rPr>
  </w:style>
  <w:style w:type="paragraph" w:styleId="Heading4">
    <w:name w:val="heading 4"/>
    <w:basedOn w:val="Normal"/>
    <w:next w:val="Normal"/>
    <w:rsid w:val="00C25E2C"/>
    <w:pPr>
      <w:keepNext/>
      <w:keepLines/>
      <w:spacing w:before="160" w:after="0" w:line="276" w:lineRule="auto"/>
      <w:contextualSpacing/>
      <w:jc w:val="left"/>
      <w:outlineLvl w:val="3"/>
    </w:pPr>
    <w:rPr>
      <w:rFonts w:ascii="Trebuchet MS" w:eastAsia="Trebuchet MS" w:hAnsi="Trebuchet MS" w:cs="Trebuchet MS"/>
      <w:color w:val="666666"/>
      <w:sz w:val="22"/>
      <w:u w:val="single"/>
    </w:rPr>
  </w:style>
  <w:style w:type="paragraph" w:styleId="Heading5">
    <w:name w:val="heading 5"/>
    <w:basedOn w:val="Normal"/>
    <w:next w:val="Normal"/>
    <w:rsid w:val="00C25E2C"/>
    <w:pPr>
      <w:keepNext/>
      <w:keepLines/>
      <w:spacing w:before="160" w:after="0" w:line="276" w:lineRule="auto"/>
      <w:contextualSpacing/>
      <w:jc w:val="left"/>
      <w:outlineLvl w:val="4"/>
    </w:pPr>
    <w:rPr>
      <w:rFonts w:ascii="Trebuchet MS" w:eastAsia="Trebuchet MS" w:hAnsi="Trebuchet MS" w:cs="Trebuchet MS"/>
      <w:color w:val="666666"/>
      <w:sz w:val="22"/>
    </w:rPr>
  </w:style>
  <w:style w:type="paragraph" w:styleId="Heading6">
    <w:name w:val="heading 6"/>
    <w:basedOn w:val="Normal"/>
    <w:next w:val="Normal"/>
    <w:rsid w:val="00C25E2C"/>
    <w:pPr>
      <w:keepNext/>
      <w:keepLines/>
      <w:spacing w:before="160" w:after="0" w:line="276" w:lineRule="auto"/>
      <w:contextualSpacing/>
      <w:jc w:val="left"/>
      <w:outlineLvl w:val="5"/>
    </w:pPr>
    <w:rPr>
      <w:rFonts w:ascii="Trebuchet MS" w:eastAsia="Trebuchet MS" w:hAnsi="Trebuchet MS" w:cs="Trebuchet MS"/>
      <w:i/>
      <w:color w:val="666666"/>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E434A"/>
    <w:pPr>
      <w:spacing w:before="0" w:after="200"/>
      <w:ind w:left="1008" w:right="1008"/>
    </w:pPr>
    <w:rPr>
      <w:bCs/>
      <w:color w:val="auto"/>
      <w:szCs w:val="18"/>
    </w:rPr>
  </w:style>
  <w:style w:type="paragraph" w:styleId="Title">
    <w:name w:val="Title"/>
    <w:basedOn w:val="Normal"/>
    <w:next w:val="Normal"/>
    <w:rsid w:val="00C25E2C"/>
    <w:pPr>
      <w:keepNext/>
      <w:keepLines/>
      <w:contextualSpacing/>
      <w:jc w:val="center"/>
    </w:pPr>
    <w:rPr>
      <w:rFonts w:eastAsia="Trebuchet MS" w:cs="Trebuchet MS"/>
      <w:sz w:val="48"/>
      <w:szCs w:val="42"/>
    </w:rPr>
  </w:style>
  <w:style w:type="paragraph" w:styleId="Subtitle">
    <w:name w:val="Subtitle"/>
    <w:basedOn w:val="Normal"/>
    <w:next w:val="Normal"/>
    <w:rsid w:val="00C25E2C"/>
    <w:pPr>
      <w:keepNext/>
      <w:keepLines/>
      <w:spacing w:before="0" w:after="200" w:line="276" w:lineRule="auto"/>
      <w:contextualSpacing/>
      <w:jc w:val="left"/>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9427F2"/>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427F2"/>
    <w:rPr>
      <w:rFonts w:ascii="Lucida Grande" w:hAnsi="Lucida Grande"/>
      <w:sz w:val="18"/>
      <w:szCs w:val="18"/>
    </w:rPr>
  </w:style>
  <w:style w:type="paragraph" w:customStyle="1" w:styleId="EndNoteBibliographyTitle">
    <w:name w:val="EndNote Bibliography Title"/>
    <w:basedOn w:val="Normal"/>
    <w:rsid w:val="009427F2"/>
    <w:pPr>
      <w:jc w:val="center"/>
    </w:pPr>
    <w:rPr>
      <w:rFonts w:cs="Times New Roman"/>
    </w:rPr>
  </w:style>
  <w:style w:type="paragraph" w:customStyle="1" w:styleId="EndNoteBibliography">
    <w:name w:val="EndNote Bibliography"/>
    <w:basedOn w:val="Normal"/>
    <w:rsid w:val="009427F2"/>
    <w:rPr>
      <w:rFonts w:cs="Times New Roman"/>
    </w:rPr>
  </w:style>
  <w:style w:type="character" w:styleId="Hyperlink">
    <w:name w:val="Hyperlink"/>
    <w:basedOn w:val="DefaultParagraphFont"/>
    <w:uiPriority w:val="99"/>
    <w:unhideWhenUsed/>
    <w:rsid w:val="009427F2"/>
    <w:rPr>
      <w:color w:val="0000FF" w:themeColor="hyperlink"/>
      <w:u w:val="single"/>
    </w:rPr>
  </w:style>
  <w:style w:type="paragraph" w:styleId="Footer">
    <w:name w:val="footer"/>
    <w:basedOn w:val="Normal"/>
    <w:link w:val="FooterChar"/>
    <w:uiPriority w:val="99"/>
    <w:unhideWhenUsed/>
    <w:rsid w:val="008433A6"/>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8433A6"/>
    <w:rPr>
      <w:rFonts w:ascii="Times New Roman" w:hAnsi="Times New Roman"/>
      <w:sz w:val="24"/>
    </w:rPr>
  </w:style>
  <w:style w:type="character" w:styleId="PageNumber">
    <w:name w:val="page number"/>
    <w:basedOn w:val="DefaultParagraphFont"/>
    <w:uiPriority w:val="99"/>
    <w:semiHidden/>
    <w:unhideWhenUsed/>
    <w:rsid w:val="008433A6"/>
  </w:style>
  <w:style w:type="paragraph" w:styleId="HTMLPreformatted">
    <w:name w:val="HTML Preformatted"/>
    <w:basedOn w:val="Normal"/>
    <w:link w:val="HTMLPreformattedChar"/>
    <w:uiPriority w:val="99"/>
    <w:semiHidden/>
    <w:unhideWhenUsed/>
    <w:rsid w:val="004C1F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w:hAnsi="Courier" w:cs="Courier"/>
      <w:color w:val="auto"/>
      <w:sz w:val="20"/>
      <w:szCs w:val="20"/>
    </w:rPr>
  </w:style>
  <w:style w:type="character" w:customStyle="1" w:styleId="HTMLPreformattedChar">
    <w:name w:val="HTML Preformatted Char"/>
    <w:basedOn w:val="DefaultParagraphFont"/>
    <w:link w:val="HTMLPreformatted"/>
    <w:uiPriority w:val="99"/>
    <w:semiHidden/>
    <w:rsid w:val="004C1F5E"/>
    <w:rPr>
      <w:rFonts w:ascii="Courier" w:hAnsi="Courier" w:cs="Courier"/>
      <w:color w:val="auto"/>
      <w:sz w:val="20"/>
      <w:szCs w:val="20"/>
    </w:rPr>
  </w:style>
  <w:style w:type="character" w:customStyle="1" w:styleId="pl-k">
    <w:name w:val="pl-k"/>
    <w:basedOn w:val="DefaultParagraphFont"/>
    <w:rsid w:val="004C1F5E"/>
  </w:style>
  <w:style w:type="character" w:customStyle="1" w:styleId="pl-s">
    <w:name w:val="pl-s"/>
    <w:basedOn w:val="DefaultParagraphFont"/>
    <w:rsid w:val="004C1F5E"/>
  </w:style>
  <w:style w:type="character" w:customStyle="1" w:styleId="pl-pds">
    <w:name w:val="pl-pds"/>
    <w:basedOn w:val="DefaultParagraphFont"/>
    <w:rsid w:val="004C1F5E"/>
  </w:style>
  <w:style w:type="character" w:customStyle="1" w:styleId="pl-c1">
    <w:name w:val="pl-c1"/>
    <w:basedOn w:val="DefaultParagraphFont"/>
    <w:rsid w:val="004C1F5E"/>
  </w:style>
  <w:style w:type="character" w:customStyle="1" w:styleId="pl-smi">
    <w:name w:val="pl-smi"/>
    <w:basedOn w:val="DefaultParagraphFont"/>
    <w:rsid w:val="004C1F5E"/>
  </w:style>
  <w:style w:type="character" w:customStyle="1" w:styleId="pl-c">
    <w:name w:val="pl-c"/>
    <w:basedOn w:val="DefaultParagraphFont"/>
    <w:rsid w:val="004C1F5E"/>
  </w:style>
  <w:style w:type="character" w:customStyle="1" w:styleId="Code">
    <w:name w:val="Code"/>
    <w:basedOn w:val="DefaultParagraphFont"/>
    <w:uiPriority w:val="1"/>
    <w:qFormat/>
    <w:rsid w:val="003E331D"/>
    <w:rPr>
      <w:rFonts w:ascii="Consolas" w:hAnsi="Consolas"/>
      <w:color w:val="auto"/>
      <w:sz w:val="22"/>
    </w:rPr>
  </w:style>
  <w:style w:type="paragraph" w:styleId="Header">
    <w:name w:val="header"/>
    <w:basedOn w:val="Normal"/>
    <w:link w:val="HeaderChar"/>
    <w:uiPriority w:val="99"/>
    <w:unhideWhenUsed/>
    <w:rsid w:val="00BF703C"/>
    <w:pPr>
      <w:tabs>
        <w:tab w:val="center" w:pos="4320"/>
        <w:tab w:val="right" w:pos="8640"/>
      </w:tabs>
      <w:spacing w:before="0" w:after="0" w:line="240" w:lineRule="auto"/>
    </w:pPr>
  </w:style>
  <w:style w:type="character" w:customStyle="1" w:styleId="HeaderChar">
    <w:name w:val="Header Char"/>
    <w:basedOn w:val="DefaultParagraphFont"/>
    <w:link w:val="Header"/>
    <w:uiPriority w:val="99"/>
    <w:rsid w:val="00BF703C"/>
    <w:rPr>
      <w:rFonts w:ascii="Times New Roman" w:hAnsi="Times New Roman"/>
      <w:sz w:val="24"/>
    </w:rPr>
  </w:style>
  <w:style w:type="character" w:styleId="PlaceholderText">
    <w:name w:val="Placeholder Text"/>
    <w:basedOn w:val="DefaultParagraphFont"/>
    <w:uiPriority w:val="99"/>
    <w:semiHidden/>
    <w:rsid w:val="00AD0A61"/>
    <w:rPr>
      <w:color w:val="808080"/>
    </w:rPr>
  </w:style>
  <w:style w:type="paragraph" w:styleId="FootnoteText">
    <w:name w:val="footnote text"/>
    <w:basedOn w:val="Normal"/>
    <w:link w:val="FootnoteTextChar"/>
    <w:uiPriority w:val="99"/>
    <w:unhideWhenUsed/>
    <w:rsid w:val="006A5D31"/>
    <w:pPr>
      <w:spacing w:before="0" w:after="0" w:line="240" w:lineRule="auto"/>
    </w:pPr>
    <w:rPr>
      <w:szCs w:val="24"/>
    </w:rPr>
  </w:style>
  <w:style w:type="character" w:customStyle="1" w:styleId="FootnoteTextChar">
    <w:name w:val="Footnote Text Char"/>
    <w:basedOn w:val="DefaultParagraphFont"/>
    <w:link w:val="FootnoteText"/>
    <w:uiPriority w:val="99"/>
    <w:rsid w:val="006A5D31"/>
    <w:rPr>
      <w:rFonts w:ascii="Times New Roman" w:hAnsi="Times New Roman"/>
      <w:sz w:val="24"/>
      <w:szCs w:val="24"/>
    </w:rPr>
  </w:style>
  <w:style w:type="character" w:styleId="FootnoteReference">
    <w:name w:val="footnote reference"/>
    <w:basedOn w:val="DefaultParagraphFont"/>
    <w:uiPriority w:val="99"/>
    <w:unhideWhenUsed/>
    <w:rsid w:val="006A5D31"/>
    <w:rPr>
      <w:vertAlign w:val="superscript"/>
    </w:rPr>
  </w:style>
  <w:style w:type="paragraph" w:styleId="CommentSubject">
    <w:name w:val="annotation subject"/>
    <w:basedOn w:val="CommentText"/>
    <w:next w:val="CommentText"/>
    <w:link w:val="CommentSubjectChar"/>
    <w:uiPriority w:val="99"/>
    <w:semiHidden/>
    <w:unhideWhenUsed/>
    <w:rsid w:val="00D16DA1"/>
    <w:rPr>
      <w:b/>
      <w:bCs/>
      <w:sz w:val="20"/>
      <w:szCs w:val="20"/>
    </w:rPr>
  </w:style>
  <w:style w:type="character" w:customStyle="1" w:styleId="CommentSubjectChar">
    <w:name w:val="Comment Subject Char"/>
    <w:basedOn w:val="CommentTextChar"/>
    <w:link w:val="CommentSubject"/>
    <w:uiPriority w:val="99"/>
    <w:semiHidden/>
    <w:rsid w:val="00D16DA1"/>
    <w:rPr>
      <w:rFonts w:ascii="Times New Roman" w:hAnsi="Times New Roman"/>
      <w:b/>
      <w:bCs/>
      <w:sz w:val="20"/>
      <w:szCs w:val="20"/>
    </w:rPr>
  </w:style>
  <w:style w:type="character" w:styleId="FollowedHyperlink">
    <w:name w:val="FollowedHyperlink"/>
    <w:basedOn w:val="DefaultParagraphFont"/>
    <w:uiPriority w:val="99"/>
    <w:semiHidden/>
    <w:unhideWhenUsed/>
    <w:rsid w:val="00D16DA1"/>
    <w:rPr>
      <w:color w:val="800080" w:themeColor="followedHyperlink"/>
      <w:u w:val="single"/>
    </w:rPr>
  </w:style>
  <w:style w:type="paragraph" w:styleId="DocumentMap">
    <w:name w:val="Document Map"/>
    <w:basedOn w:val="Normal"/>
    <w:link w:val="DocumentMapChar"/>
    <w:uiPriority w:val="99"/>
    <w:semiHidden/>
    <w:unhideWhenUsed/>
    <w:rsid w:val="00466990"/>
    <w:pPr>
      <w:spacing w:before="0"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466990"/>
    <w:rPr>
      <w:rFonts w:ascii="Lucida Grande" w:hAnsi="Lucida Grande" w:cs="Lucida Grande"/>
      <w:sz w:val="24"/>
      <w:szCs w:val="24"/>
    </w:rPr>
  </w:style>
  <w:style w:type="table" w:styleId="TableGrid">
    <w:name w:val="Table Grid"/>
    <w:basedOn w:val="TableNormal"/>
    <w:uiPriority w:val="59"/>
    <w:rsid w:val="009301B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2C63B2"/>
    <w:pPr>
      <w:spacing w:before="240"/>
      <w:jc w:val="left"/>
    </w:pPr>
    <w:rPr>
      <w:rFonts w:asciiTheme="minorHAnsi" w:hAnsiTheme="minorHAnsi"/>
      <w:b/>
      <w:caps/>
      <w:sz w:val="22"/>
      <w:u w:val="single"/>
    </w:rPr>
  </w:style>
  <w:style w:type="paragraph" w:styleId="TOC2">
    <w:name w:val="toc 2"/>
    <w:basedOn w:val="Normal"/>
    <w:next w:val="Normal"/>
    <w:autoRedefine/>
    <w:uiPriority w:val="39"/>
    <w:unhideWhenUsed/>
    <w:rsid w:val="002C63B2"/>
    <w:pPr>
      <w:spacing w:before="0" w:after="0"/>
      <w:jc w:val="left"/>
    </w:pPr>
    <w:rPr>
      <w:rFonts w:asciiTheme="minorHAnsi" w:hAnsiTheme="minorHAnsi"/>
      <w:b/>
      <w:smallCaps/>
      <w:sz w:val="22"/>
    </w:rPr>
  </w:style>
  <w:style w:type="paragraph" w:styleId="TOC3">
    <w:name w:val="toc 3"/>
    <w:basedOn w:val="Normal"/>
    <w:next w:val="Normal"/>
    <w:autoRedefine/>
    <w:uiPriority w:val="39"/>
    <w:unhideWhenUsed/>
    <w:rsid w:val="002C63B2"/>
    <w:pPr>
      <w:spacing w:before="0" w:after="0"/>
      <w:jc w:val="left"/>
    </w:pPr>
    <w:rPr>
      <w:rFonts w:asciiTheme="minorHAnsi" w:hAnsiTheme="minorHAnsi"/>
      <w:smallCaps/>
      <w:sz w:val="22"/>
    </w:rPr>
  </w:style>
  <w:style w:type="paragraph" w:styleId="TOC4">
    <w:name w:val="toc 4"/>
    <w:basedOn w:val="Normal"/>
    <w:next w:val="Normal"/>
    <w:autoRedefine/>
    <w:uiPriority w:val="39"/>
    <w:unhideWhenUsed/>
    <w:rsid w:val="002C63B2"/>
    <w:pPr>
      <w:spacing w:before="0" w:after="0"/>
      <w:jc w:val="left"/>
    </w:pPr>
    <w:rPr>
      <w:rFonts w:asciiTheme="minorHAnsi" w:hAnsiTheme="minorHAnsi"/>
      <w:sz w:val="22"/>
    </w:rPr>
  </w:style>
  <w:style w:type="paragraph" w:styleId="TOC5">
    <w:name w:val="toc 5"/>
    <w:basedOn w:val="Normal"/>
    <w:next w:val="Normal"/>
    <w:autoRedefine/>
    <w:uiPriority w:val="39"/>
    <w:unhideWhenUsed/>
    <w:rsid w:val="002C63B2"/>
    <w:pPr>
      <w:spacing w:before="0" w:after="0"/>
      <w:jc w:val="left"/>
    </w:pPr>
    <w:rPr>
      <w:rFonts w:asciiTheme="minorHAnsi" w:hAnsiTheme="minorHAnsi"/>
      <w:sz w:val="22"/>
    </w:rPr>
  </w:style>
  <w:style w:type="paragraph" w:styleId="TOC6">
    <w:name w:val="toc 6"/>
    <w:basedOn w:val="Normal"/>
    <w:next w:val="Normal"/>
    <w:autoRedefine/>
    <w:uiPriority w:val="39"/>
    <w:unhideWhenUsed/>
    <w:rsid w:val="002C63B2"/>
    <w:pPr>
      <w:spacing w:before="0" w:after="0"/>
      <w:jc w:val="left"/>
    </w:pPr>
    <w:rPr>
      <w:rFonts w:asciiTheme="minorHAnsi" w:hAnsiTheme="minorHAnsi"/>
      <w:sz w:val="22"/>
    </w:rPr>
  </w:style>
  <w:style w:type="paragraph" w:styleId="TOC7">
    <w:name w:val="toc 7"/>
    <w:basedOn w:val="Normal"/>
    <w:next w:val="Normal"/>
    <w:autoRedefine/>
    <w:uiPriority w:val="39"/>
    <w:unhideWhenUsed/>
    <w:rsid w:val="002C63B2"/>
    <w:pPr>
      <w:spacing w:before="0" w:after="0"/>
      <w:jc w:val="left"/>
    </w:pPr>
    <w:rPr>
      <w:rFonts w:asciiTheme="minorHAnsi" w:hAnsiTheme="minorHAnsi"/>
      <w:sz w:val="22"/>
    </w:rPr>
  </w:style>
  <w:style w:type="paragraph" w:styleId="TOC8">
    <w:name w:val="toc 8"/>
    <w:basedOn w:val="Normal"/>
    <w:next w:val="Normal"/>
    <w:autoRedefine/>
    <w:uiPriority w:val="39"/>
    <w:unhideWhenUsed/>
    <w:rsid w:val="002C63B2"/>
    <w:pPr>
      <w:spacing w:before="0" w:after="0"/>
      <w:jc w:val="left"/>
    </w:pPr>
    <w:rPr>
      <w:rFonts w:asciiTheme="minorHAnsi" w:hAnsiTheme="minorHAnsi"/>
      <w:sz w:val="22"/>
    </w:rPr>
  </w:style>
  <w:style w:type="paragraph" w:styleId="TOC9">
    <w:name w:val="toc 9"/>
    <w:basedOn w:val="Normal"/>
    <w:next w:val="Normal"/>
    <w:autoRedefine/>
    <w:uiPriority w:val="39"/>
    <w:unhideWhenUsed/>
    <w:rsid w:val="002C63B2"/>
    <w:pPr>
      <w:spacing w:before="0" w:after="0"/>
      <w:jc w:val="left"/>
    </w:pPr>
    <w:rPr>
      <w:rFonts w:asciiTheme="minorHAnsi"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5826920">
      <w:bodyDiv w:val="1"/>
      <w:marLeft w:val="0"/>
      <w:marRight w:val="0"/>
      <w:marTop w:val="0"/>
      <w:marBottom w:val="0"/>
      <w:divBdr>
        <w:top w:val="none" w:sz="0" w:space="0" w:color="auto"/>
        <w:left w:val="none" w:sz="0" w:space="0" w:color="auto"/>
        <w:bottom w:val="none" w:sz="0" w:space="0" w:color="auto"/>
        <w:right w:val="none" w:sz="0" w:space="0" w:color="auto"/>
      </w:divBdr>
    </w:div>
    <w:div w:id="15461344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github.com/titipata/science_concierge" TargetMode="External"/><Relationship Id="rId20" Type="http://schemas.openxmlformats.org/officeDocument/2006/relationships/theme" Target="theme/theme1.xml"/><Relationship Id="rId10" Type="http://schemas.openxmlformats.org/officeDocument/2006/relationships/hyperlink" Target="http://sf.scienceofscience.org" TargetMode="External"/><Relationship Id="rId11" Type="http://schemas.openxmlformats.org/officeDocument/2006/relationships/image" Target="media/image1.png"/><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hyperlink" Target="https://github.com/MrChrisJohnson/CollabStream" TargetMode="Externa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FE501B-5DC4-4140-8950-3DE9F50357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5</Pages>
  <Words>8175</Words>
  <Characters>46604</Characters>
  <Application>Microsoft Macintosh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Acuna</cp:lastModifiedBy>
  <cp:revision>9</cp:revision>
  <cp:lastPrinted>2015-11-04T21:19:00Z</cp:lastPrinted>
  <dcterms:created xsi:type="dcterms:W3CDTF">2015-11-18T23:34:00Z</dcterms:created>
  <dcterms:modified xsi:type="dcterms:W3CDTF">2015-11-18T23:37:00Z</dcterms:modified>
</cp:coreProperties>
</file>